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4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9.xml" ContentType="application/vnd.openxmlformats-officedocument.wordprocessingml.head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35C69" w:rsidRPr="003245F0" w:rsidRDefault="00535C69" w:rsidP="00535C69">
      <w:pPr>
        <w:pStyle w:val="Heading1"/>
        <w:spacing w:line="480" w:lineRule="auto"/>
        <w:rPr>
          <w:b w:val="0"/>
          <w:noProof/>
          <w:sz w:val="24"/>
        </w:rPr>
      </w:pPr>
      <w:bookmarkStart w:id="0" w:name="_Toc211603269"/>
      <w:bookmarkStart w:id="1" w:name="_GoBack"/>
      <w:bookmarkEnd w:id="1"/>
      <w:r w:rsidRPr="003245F0">
        <w:rPr>
          <w:noProof/>
          <w:sz w:val="24"/>
        </w:rPr>
        <w:t>DAFTAR PUSTAKA</w:t>
      </w:r>
      <w:bookmarkEnd w:id="0"/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  <w:lang w:val="fi-FI"/>
        </w:rPr>
        <w:fldChar w:fldCharType="begin" w:fldLock="1"/>
      </w:r>
      <w:r>
        <w:rPr>
          <w:noProof/>
          <w:sz w:val="24"/>
          <w:szCs w:val="24"/>
          <w:lang w:val="fi-FI"/>
        </w:rPr>
        <w:instrText xml:space="preserve">ADDIN Mendeley Bibliography CSL_BIBLIOGRAPHY </w:instrText>
      </w:r>
      <w:r>
        <w:rPr>
          <w:noProof/>
          <w:sz w:val="24"/>
          <w:szCs w:val="24"/>
          <w:lang w:val="fi-FI"/>
        </w:rPr>
        <w:fldChar w:fldCharType="separate"/>
      </w:r>
      <w:r w:rsidRPr="00E0288F">
        <w:rPr>
          <w:noProof/>
          <w:sz w:val="24"/>
          <w:szCs w:val="24"/>
        </w:rPr>
        <w:t xml:space="preserve">Agustini. (2024). </w:t>
      </w:r>
      <w:r w:rsidRPr="00E0288F">
        <w:rPr>
          <w:i/>
          <w:iCs/>
          <w:noProof/>
          <w:sz w:val="24"/>
          <w:szCs w:val="24"/>
        </w:rPr>
        <w:t>Anak Mandiri, Orang Tua Bahagia (Strategi Demokratis dalam Membangun Kemandirian Anak)</w:t>
      </w:r>
      <w:r w:rsidRPr="00E0288F">
        <w:rPr>
          <w:noProof/>
          <w:sz w:val="24"/>
          <w:szCs w:val="24"/>
        </w:rPr>
        <w:t xml:space="preserve"> (Cetakan Pe). Yogyakarta: Deepublish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l Hakim, R., Mustika, I., &amp; Yuliani, W. (2021). Validitas Dan Reliabilitas Angket Motivasi Berprestasi. </w:t>
      </w:r>
      <w:r w:rsidRPr="00E0288F">
        <w:rPr>
          <w:i/>
          <w:iCs/>
          <w:noProof/>
          <w:sz w:val="24"/>
          <w:szCs w:val="24"/>
        </w:rPr>
        <w:t>FOKUS (Kajian Bimbingan &amp; Konseling Dalam Pendidikan)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4</w:t>
      </w:r>
      <w:r w:rsidRPr="00E0288F">
        <w:rPr>
          <w:noProof/>
          <w:sz w:val="24"/>
          <w:szCs w:val="24"/>
        </w:rPr>
        <w:t>(4), 263. https://doi.org/10.22460/fokus.v4i4.7249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manah, N., Septiani, D., &amp; Thahroni. (2017). Hubungan Pola Asuh Otoriter Ibu Dengan Self-Regulated Learning Siswa SDIT Bintang Cendekia. </w:t>
      </w:r>
      <w:r w:rsidRPr="00E0288F">
        <w:rPr>
          <w:i/>
          <w:iCs/>
          <w:noProof/>
          <w:sz w:val="24"/>
          <w:szCs w:val="24"/>
        </w:rPr>
        <w:t>Psychopolytan : Jurnal Psikologi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</w:t>
      </w:r>
      <w:r w:rsidRPr="00E0288F">
        <w:rPr>
          <w:noProof/>
          <w:sz w:val="24"/>
          <w:szCs w:val="24"/>
        </w:rPr>
        <w:t>(1), 11–16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nggeani, V., &amp; Asyah, N. (2022). Hubungan Konsep Diri Dengan Kemampuan Resolusi Konflik Interpersonal Pada Siswa Di SMK Istiqlal Deli Tua. </w:t>
      </w:r>
      <w:r w:rsidRPr="00E0288F">
        <w:rPr>
          <w:i/>
          <w:iCs/>
          <w:noProof/>
          <w:sz w:val="24"/>
          <w:szCs w:val="24"/>
        </w:rPr>
        <w:t>EduGlobal: Jurnal Penelitian …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01</w:t>
      </w:r>
      <w:r w:rsidRPr="00E0288F">
        <w:rPr>
          <w:noProof/>
          <w:sz w:val="24"/>
          <w:szCs w:val="24"/>
        </w:rPr>
        <w:t>(2), 209–220. Retrieved from https://www.jurnal-lp2m.umnaw.ac.id/index.php/EduGlobal/article/view/1285%0Ahttps://www.jurnal-lp2m.umnaw.ac.id/index.php/EduGlobal/article/download/1285/837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nggraini, J., &amp; Hutasuhut, D. H. (2022). Pengaruh Teknik Sosiodrama Terhadap Rasa Empati Pada Siswa SMP Negeri 1 Perbaungan Tahun Ajaran 2021/2022. </w:t>
      </w:r>
      <w:r w:rsidRPr="00E0288F">
        <w:rPr>
          <w:i/>
          <w:iCs/>
          <w:noProof/>
          <w:sz w:val="24"/>
          <w:szCs w:val="24"/>
        </w:rPr>
        <w:t>Journal of Computer and Engineering Science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</w:t>
      </w:r>
      <w:r w:rsidRPr="00E0288F">
        <w:rPr>
          <w:noProof/>
          <w:sz w:val="24"/>
          <w:szCs w:val="24"/>
        </w:rPr>
        <w:t>(April), 9–25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priyani, N., &amp; Dewi, S. I. (2022). Pengaruh Layanan Informasi Dengan Teknik Focus Group Discussion Terhadap Motivasi Belajar Siswa Kelas X Di SMK Negeri 3 Medan Tahun Pembelajaran 2021/2022. </w:t>
      </w:r>
      <w:r w:rsidRPr="00E0288F">
        <w:rPr>
          <w:i/>
          <w:iCs/>
          <w:noProof/>
          <w:sz w:val="24"/>
          <w:szCs w:val="24"/>
        </w:rPr>
        <w:t>Journal Educational Research and Sosial Studies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(3), 1–10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rikunto, S. (2014). </w:t>
      </w:r>
      <w:r w:rsidRPr="00E0288F">
        <w:rPr>
          <w:i/>
          <w:iCs/>
          <w:noProof/>
          <w:sz w:val="24"/>
          <w:szCs w:val="24"/>
        </w:rPr>
        <w:t>Prosedur Penelitian: Suatu Pendekatan Praktik</w:t>
      </w:r>
      <w:r w:rsidRPr="00E0288F">
        <w:rPr>
          <w:noProof/>
          <w:sz w:val="24"/>
          <w:szCs w:val="24"/>
        </w:rPr>
        <w:t xml:space="preserve"> (Cetakan ke). </w:t>
      </w:r>
      <w:r w:rsidRPr="00E0288F">
        <w:rPr>
          <w:noProof/>
          <w:sz w:val="24"/>
          <w:szCs w:val="24"/>
        </w:rPr>
        <w:lastRenderedPageBreak/>
        <w:t>Jakarta: PT Rineka Cipta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rvi, B. O. (2024). Analisis uji coba validasi dan reliabilitas instrumen validasi pengembang bahan ajar flipbook dalam pembelajaran berdiferensiasi. </w:t>
      </w:r>
      <w:r w:rsidRPr="00E0288F">
        <w:rPr>
          <w:i/>
          <w:iCs/>
          <w:noProof/>
          <w:sz w:val="24"/>
          <w:szCs w:val="24"/>
        </w:rPr>
        <w:t>EL-Muhbib Jurnal Pemikiran Dan …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8</w:t>
      </w:r>
      <w:r w:rsidRPr="00E0288F">
        <w:rPr>
          <w:noProof/>
          <w:sz w:val="24"/>
          <w:szCs w:val="24"/>
        </w:rPr>
        <w:t>, 1–12. Retrieved from https://ejournal.iaimbima.ac.id/index.php/eL-Muhbib/article/view/2266%0Ahttps://ejournal.iaimbima.ac.id/index.php/eL-Muhbib/article/download/2266/1087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Aziz, A. (2016). Hubungan Dukungan Sosial dengan Self Regulated Learning pada Siswa SMA Yayasan Perguruan Bandung Tembung. </w:t>
      </w:r>
      <w:r w:rsidRPr="00E0288F">
        <w:rPr>
          <w:i/>
          <w:iCs/>
          <w:noProof/>
          <w:sz w:val="24"/>
          <w:szCs w:val="24"/>
        </w:rPr>
        <w:t>Jupiis: Jurnal Pendidikan Ilmu-Ilmu Sosial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8</w:t>
      </w:r>
      <w:r w:rsidRPr="00E0288F">
        <w:rPr>
          <w:noProof/>
          <w:sz w:val="24"/>
          <w:szCs w:val="24"/>
        </w:rPr>
        <w:t>(2), 103. https://doi.org/10.24114/jupiis.v8i2.5155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Bawamenewi, A. N. M., &amp; Syaimi, K. U. (2025). Hubungan Kontrol Diri Dengan Kecanduan Game Online Pada Siswa di SMP Negeri 2 Medan. </w:t>
      </w:r>
      <w:r w:rsidRPr="00E0288F">
        <w:rPr>
          <w:i/>
          <w:iCs/>
          <w:noProof/>
          <w:sz w:val="24"/>
          <w:szCs w:val="24"/>
        </w:rPr>
        <w:t>Didaktik: Jurnal Ilmiah PGSD FKIP Universitas Mandiri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1</w:t>
      </w:r>
      <w:r w:rsidRPr="00E0288F">
        <w:rPr>
          <w:noProof/>
          <w:sz w:val="24"/>
          <w:szCs w:val="24"/>
        </w:rPr>
        <w:t>(Nomor 01), 231–244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Chotimah, C., &amp; Nurfumidah, L. (2020). Pengaruh Self Regulated Learning Dan Pola Asuh Orang Tua Terhadap Prokrastinasi Akademik Mahasiswa. </w:t>
      </w:r>
      <w:r w:rsidRPr="00E0288F">
        <w:rPr>
          <w:i/>
          <w:iCs/>
          <w:noProof/>
          <w:sz w:val="24"/>
          <w:szCs w:val="24"/>
        </w:rPr>
        <w:t>J-MPI (Jurnal Manajemen Pendidikan Islam)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Vol. 5 No.</w:t>
      </w:r>
      <w:r w:rsidRPr="00E0288F">
        <w:rPr>
          <w:noProof/>
          <w:sz w:val="24"/>
          <w:szCs w:val="24"/>
        </w:rPr>
        <w:t>, 55–65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Dina Hidayati Hutasuhut, R. Y. (2023). Hubungan Pola Asuh Demokratis Orang Tua Dengan Percaya Diri Siswa Kelas VIII SMP Negeri 1 Perbaungan Tahun Ajaran 2021/2022. </w:t>
      </w:r>
      <w:r w:rsidRPr="00E0288F">
        <w:rPr>
          <w:i/>
          <w:iCs/>
          <w:noProof/>
          <w:sz w:val="24"/>
          <w:szCs w:val="24"/>
        </w:rPr>
        <w:t>Center of Knowledge : Jurnal Pendidikan Dan Pengabdian Masyarakat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, 47–54. https://doi.org/10.51178/cok.v3i1.1097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Fiqriansyah, N. (2021). Pengaruh Manajemen Fasilitas Perpustakaan Dan Manajemen Pelayanan Perpustakaan Terhadap Minat Baca Peserta Didik. </w:t>
      </w:r>
      <w:r w:rsidRPr="00E0288F">
        <w:rPr>
          <w:i/>
          <w:iCs/>
          <w:noProof/>
          <w:sz w:val="24"/>
          <w:szCs w:val="24"/>
        </w:rPr>
        <w:lastRenderedPageBreak/>
        <w:t>Managere: Indonesian Journal of Educational Management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(1), 11–26. https://doi.org/10.52627/managere.v3i1.88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FKIP UMNAW. (2024). </w:t>
      </w:r>
      <w:r w:rsidRPr="00E0288F">
        <w:rPr>
          <w:i/>
          <w:iCs/>
          <w:noProof/>
          <w:sz w:val="24"/>
          <w:szCs w:val="24"/>
        </w:rPr>
        <w:t>Pedoman Penulisan Skripsi Fakultas Keguruan dan Ilmu Pendidikan UMN Al-Washliyah Medan</w:t>
      </w:r>
      <w:r w:rsidRPr="00E0288F">
        <w:rPr>
          <w:noProof/>
          <w:sz w:val="24"/>
          <w:szCs w:val="24"/>
        </w:rPr>
        <w:t>. UMN Al-Washliyah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Hadi, A. (2023). </w:t>
      </w:r>
      <w:r w:rsidRPr="00E0288F">
        <w:rPr>
          <w:i/>
          <w:iCs/>
          <w:noProof/>
          <w:sz w:val="24"/>
          <w:szCs w:val="24"/>
        </w:rPr>
        <w:t>Pola Asuh Orang Tua terhadap Anak di Era 4.0 dalam Tinjauan Perspektif Islam</w:t>
      </w:r>
      <w:r w:rsidRPr="00E0288F">
        <w:rPr>
          <w:noProof/>
          <w:sz w:val="24"/>
          <w:szCs w:val="24"/>
        </w:rPr>
        <w:t>. Bogor: Guepedia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Hasnunidah, N. (2017). </w:t>
      </w:r>
      <w:r w:rsidRPr="00E0288F">
        <w:rPr>
          <w:i/>
          <w:iCs/>
          <w:noProof/>
          <w:sz w:val="24"/>
          <w:szCs w:val="24"/>
        </w:rPr>
        <w:t>Metodologi Penelitian Pendidikan</w:t>
      </w:r>
      <w:r w:rsidRPr="00E0288F">
        <w:rPr>
          <w:noProof/>
          <w:sz w:val="24"/>
          <w:szCs w:val="24"/>
        </w:rPr>
        <w:t>. Yogyakarta: media akademi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Hutasuhut, H. D., &amp; Lubis, U. W. (2021). Perbedaan Pola Asuh Demokratis dengan Pola Asuh Otoriter Terhadap Kedisiplinan Siswa di Kelas VI SD Nurul Hasanah. </w:t>
      </w:r>
      <w:r w:rsidRPr="00E0288F">
        <w:rPr>
          <w:i/>
          <w:iCs/>
          <w:noProof/>
          <w:sz w:val="24"/>
          <w:szCs w:val="24"/>
        </w:rPr>
        <w:t>Pedagogika: Jurnal Ilmu-Ilmu Kependidikan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</w:t>
      </w:r>
      <w:r w:rsidRPr="00E0288F">
        <w:rPr>
          <w:noProof/>
          <w:sz w:val="24"/>
          <w:szCs w:val="24"/>
        </w:rPr>
        <w:t>(1), 126–128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Ika Sandra Dewi, Y. W. (2022). Hubungan Antara Interaksi Sosial Dengan Kreativitas Belajar Siswa Kelas X SMA Negeri 1 Pantan Cuaca Tahun Ajaran 2021/2022. </w:t>
      </w:r>
      <w:r w:rsidRPr="00E0288F">
        <w:rPr>
          <w:i/>
          <w:iCs/>
          <w:noProof/>
          <w:sz w:val="24"/>
          <w:szCs w:val="24"/>
        </w:rPr>
        <w:t>Invention: Journal Research and Education Studies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(1), 107–114. https://doi.org/10.51178/invention.v3i1.880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Jabnabillah, F., &amp; Margina, N. (2022). Analisis Korelasi Pearson Dalam Menentukan Hubungan Antara Motivasi Belajar Dengan Kemandirian Belajar Pada Pembelajaran Daring. </w:t>
      </w:r>
      <w:r w:rsidRPr="00E0288F">
        <w:rPr>
          <w:i/>
          <w:iCs/>
          <w:noProof/>
          <w:sz w:val="24"/>
          <w:szCs w:val="24"/>
        </w:rPr>
        <w:t>Jurnal Sintak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</w:t>
      </w:r>
      <w:r w:rsidRPr="00E0288F">
        <w:rPr>
          <w:noProof/>
          <w:sz w:val="24"/>
          <w:szCs w:val="24"/>
        </w:rPr>
        <w:t>(1), 14–18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Jagad, H. K. M., &amp; Khoirunnisa, R. N. (2018). Hubungan antara Efikasi Diri dengan Self Regulated Learning Pada Siswa SMPN X. </w:t>
      </w:r>
      <w:r w:rsidRPr="00E0288F">
        <w:rPr>
          <w:i/>
          <w:iCs/>
          <w:noProof/>
          <w:sz w:val="24"/>
          <w:szCs w:val="24"/>
        </w:rPr>
        <w:t>Character: Jurnal Penelitian Psikologi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5</w:t>
      </w:r>
      <w:r w:rsidRPr="00E0288F">
        <w:rPr>
          <w:noProof/>
          <w:sz w:val="24"/>
          <w:szCs w:val="24"/>
        </w:rPr>
        <w:t>(3), 1–6. Retrieved from https://ejournal.unesa.ac.id/index.php/character/article/view/26184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Kadir, A., Aras, L., &amp; Patta, R. (2022). Hubungan Antara Pola Asuh Orang Tua </w:t>
      </w:r>
      <w:r w:rsidRPr="00E0288F">
        <w:rPr>
          <w:noProof/>
          <w:sz w:val="24"/>
          <w:szCs w:val="24"/>
        </w:rPr>
        <w:lastRenderedPageBreak/>
        <w:t xml:space="preserve">dengan Kemandirian Belajar Siswa Kelas V SD. </w:t>
      </w:r>
      <w:r w:rsidRPr="00E0288F">
        <w:rPr>
          <w:i/>
          <w:iCs/>
          <w:noProof/>
          <w:sz w:val="24"/>
          <w:szCs w:val="24"/>
        </w:rPr>
        <w:t>JIKAP PGSD: Jurnal Ilmiah Ilmu Kependidikan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6</w:t>
      </w:r>
      <w:r w:rsidRPr="00E0288F">
        <w:rPr>
          <w:noProof/>
          <w:sz w:val="24"/>
          <w:szCs w:val="24"/>
        </w:rPr>
        <w:t>(1), 138–143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Kristanto, Y. D. (2021). </w:t>
      </w:r>
      <w:r w:rsidRPr="00E0288F">
        <w:rPr>
          <w:i/>
          <w:iCs/>
          <w:noProof/>
          <w:sz w:val="24"/>
          <w:szCs w:val="24"/>
        </w:rPr>
        <w:t>METODE STATISTIK JILID 1</w:t>
      </w:r>
      <w:r w:rsidRPr="00E0288F">
        <w:rPr>
          <w:noProof/>
          <w:sz w:val="24"/>
          <w:szCs w:val="24"/>
        </w:rPr>
        <w:t>. Daerah Istimewa Yogyakarta: PENERBIT PT KANISIUS: Anggota IKAPI (Ikatan Penerbit Indonesia)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Kristiyani, T. (2016). </w:t>
      </w:r>
      <w:r w:rsidRPr="00E0288F">
        <w:rPr>
          <w:i/>
          <w:iCs/>
          <w:noProof/>
          <w:sz w:val="24"/>
          <w:szCs w:val="24"/>
        </w:rPr>
        <w:t>Self regulated learning konsep, implikasi, dan tantangannya bagi siswa di Indonesia</w:t>
      </w:r>
      <w:r w:rsidRPr="00E0288F">
        <w:rPr>
          <w:noProof/>
          <w:sz w:val="24"/>
          <w:szCs w:val="24"/>
        </w:rPr>
        <w:t xml:space="preserve">. </w:t>
      </w:r>
      <w:r w:rsidRPr="00E0288F">
        <w:rPr>
          <w:i/>
          <w:iCs/>
          <w:noProof/>
          <w:sz w:val="24"/>
          <w:szCs w:val="24"/>
        </w:rPr>
        <w:t>Sanata Dharma University Press, Yogyakarta</w:t>
      </w:r>
      <w:r w:rsidRPr="00E0288F">
        <w:rPr>
          <w:noProof/>
          <w:sz w:val="24"/>
          <w:szCs w:val="24"/>
        </w:rPr>
        <w:t>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Lestari, S. P., Unsurya, D. M., &amp; Pusat, J. (2023). Pengaruh Pengalaman Kerja Dan Disiplin Kerja Terhadap Prestasi Kerja Karyawan Divisi Operasional Pt. Pegadaian Galeri 24, Jakarta Pusat. </w:t>
      </w:r>
      <w:r w:rsidRPr="00E0288F">
        <w:rPr>
          <w:i/>
          <w:iCs/>
          <w:noProof/>
          <w:sz w:val="24"/>
          <w:szCs w:val="24"/>
        </w:rPr>
        <w:t>Jurnal Ilmiah M-Progress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3</w:t>
      </w:r>
      <w:r w:rsidRPr="00E0288F">
        <w:rPr>
          <w:noProof/>
          <w:sz w:val="24"/>
          <w:szCs w:val="24"/>
        </w:rPr>
        <w:t>(1), 83–91. https://doi.org/10.35968/m-pu.v13i1.1027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Lubis, R. H., Lubis, L., &amp; Aziz, A. (2015). Hubungan antara dukungan sosial dan kecemasan emosional dengan self-regulated learning siswa. </w:t>
      </w:r>
      <w:r w:rsidRPr="00E0288F">
        <w:rPr>
          <w:i/>
          <w:iCs/>
          <w:noProof/>
          <w:sz w:val="24"/>
          <w:szCs w:val="24"/>
        </w:rPr>
        <w:t>ANALITIKA: Jurnal Magister Psikologi UMA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7</w:t>
      </w:r>
      <w:r w:rsidRPr="00E0288F">
        <w:rPr>
          <w:noProof/>
          <w:sz w:val="24"/>
          <w:szCs w:val="24"/>
        </w:rPr>
        <w:t>(2), 11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Machali, I. (2017). </w:t>
      </w:r>
      <w:r w:rsidRPr="00E0288F">
        <w:rPr>
          <w:i/>
          <w:iCs/>
          <w:noProof/>
          <w:sz w:val="24"/>
          <w:szCs w:val="24"/>
        </w:rPr>
        <w:t>METODE PENELITIAN KUANTITATIF: Panduan Praktis Merencanakan, Melaksanakan dan Analisis dalam Penelitian Kuantitatif</w:t>
      </w:r>
      <w:r w:rsidRPr="00E0288F">
        <w:rPr>
          <w:noProof/>
          <w:sz w:val="24"/>
          <w:szCs w:val="24"/>
        </w:rPr>
        <w:t>. Yogyakarta: Program Studi Manajemen Pendidikan Islam (MPI) Fakultas Ilmu Tarbiyah dan Keguruan Universitas Islam Negeri (UIN) Sunan Kalijaga Yogyakarta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Nurul Azmi Saragih, N. B. S. (2022). Hubungan Manajemen Waktu Dengan Prokrastinasi Akademik Pada Siswa Kelas X SMK Negeri 6 Medan Tahun Ajaran 2021-2022. </w:t>
      </w:r>
      <w:r w:rsidRPr="00E0288F">
        <w:rPr>
          <w:i/>
          <w:iCs/>
          <w:noProof/>
          <w:sz w:val="24"/>
          <w:szCs w:val="24"/>
        </w:rPr>
        <w:t>ALACRITY : Journal of Education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2</w:t>
      </w:r>
      <w:r w:rsidRPr="00E0288F">
        <w:rPr>
          <w:noProof/>
          <w:sz w:val="24"/>
          <w:szCs w:val="24"/>
        </w:rPr>
        <w:t>(2), 78–84. https://doi.org/10.52121/alacrity.v2i2.85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lastRenderedPageBreak/>
        <w:t xml:space="preserve">Nuzuli, A. K. (2023). </w:t>
      </w:r>
      <w:r w:rsidRPr="00E0288F">
        <w:rPr>
          <w:i/>
          <w:iCs/>
          <w:noProof/>
          <w:sz w:val="24"/>
          <w:szCs w:val="24"/>
        </w:rPr>
        <w:t>Buku Ajar: Dasar-Dasar Penulisan Karya Ilmiah</w:t>
      </w:r>
      <w:r w:rsidRPr="00E0288F">
        <w:rPr>
          <w:noProof/>
          <w:sz w:val="24"/>
          <w:szCs w:val="24"/>
        </w:rPr>
        <w:t xml:space="preserve"> (pertama). Banguntapan Bantul Yogyakarta: Jejak Pustaka. Retrieved from https://books.google.co.id/books?id=9RSdEAAAQBAJ&amp;pg=PA22&amp;dq=tujuan+penelitian&amp;hl=id&amp;newbks=1&amp;newbks_redir=0&amp;source=gb_mobile_search&amp;ovdme=1&amp;sa=X&amp;ved=2ahUKEwjOx9yNoY6KAxXhRmwGHXF4BmQ4HhDoAXoECAIQAw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Pasaribu, Y. F. H., &amp; Hidayati, D. (2024). HUBUNGAN ANTARA TEMAN SEBAYA DENGAN KETERAMPILAN KOMUNIKASI INTERPERSONAL SISWA DI SMA NEGERI 14 MEDAN TAHUN PEMBELAJARAN 2022/2023. </w:t>
      </w:r>
      <w:r w:rsidRPr="00E0288F">
        <w:rPr>
          <w:i/>
          <w:iCs/>
          <w:noProof/>
          <w:sz w:val="24"/>
          <w:szCs w:val="24"/>
        </w:rPr>
        <w:t>Variable Research Journal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01</w:t>
      </w:r>
      <w:r w:rsidRPr="00E0288F">
        <w:rPr>
          <w:noProof/>
          <w:sz w:val="24"/>
          <w:szCs w:val="24"/>
        </w:rPr>
        <w:t>(01)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Pratama, S., &amp; Saragih, N. A. (2022). Hubungan Konsep Diri Dengan Kepercayaan Diri pada Siswa SMK Melati Perbaungan Tahun Ajaran 2021/2022. </w:t>
      </w:r>
      <w:r w:rsidRPr="00E0288F">
        <w:rPr>
          <w:i/>
          <w:iCs/>
          <w:noProof/>
          <w:sz w:val="24"/>
          <w:szCs w:val="24"/>
        </w:rPr>
        <w:t>Cybernetics: Journal Educational Research and Sosial Studies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(Juli), 1–10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Putri, D. A., &amp; Hutasuhut, D. H. (2022). Hubungan Pola Asuh Otoriter Orang Tua Dengan Minat Belajar Siswa Kelas Viii Mts. Darul Ilmi Tahun Ajaran 2021/2022. </w:t>
      </w:r>
      <w:r w:rsidRPr="00E0288F">
        <w:rPr>
          <w:i/>
          <w:iCs/>
          <w:noProof/>
          <w:sz w:val="24"/>
          <w:szCs w:val="24"/>
        </w:rPr>
        <w:t>Jurnal Inovasi Penelitian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(3), 5343–5350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Rosmaini, R., &amp; Tanjung, H. (2019). Pengaruh Kompetensi, Motivasi Dan Kepuasan Kerja Terhadap Kinerja Pegawai. </w:t>
      </w:r>
      <w:r w:rsidRPr="00E0288F">
        <w:rPr>
          <w:i/>
          <w:iCs/>
          <w:noProof/>
          <w:sz w:val="24"/>
          <w:szCs w:val="24"/>
        </w:rPr>
        <w:t>Maneggio: Jurnal Ilmiah Magister Manajemen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2</w:t>
      </w:r>
      <w:r w:rsidRPr="00E0288F">
        <w:rPr>
          <w:noProof/>
          <w:sz w:val="24"/>
          <w:szCs w:val="24"/>
        </w:rPr>
        <w:t>(1), 1–15. https://doi.org/10.30596/maneggio.v2i1.3366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ari, D. P., &amp; Wahyuni, N. S. (2021). Hubungan Pola Asuh Demokratis Dengan Perilaku Asertif Pada Remaja Correlation Of Democratic Parenting Patterns </w:t>
      </w:r>
      <w:r w:rsidRPr="00E0288F">
        <w:rPr>
          <w:noProof/>
          <w:sz w:val="24"/>
          <w:szCs w:val="24"/>
        </w:rPr>
        <w:lastRenderedPageBreak/>
        <w:t xml:space="preserve">With Assertive Behavior In Adolescents tempat yang jelas . Mereka sudah tidak berperilaku asertif dalam proses menjalin dan hak orang lain . Ind, </w:t>
      </w:r>
      <w:r w:rsidRPr="00E0288F">
        <w:rPr>
          <w:i/>
          <w:iCs/>
          <w:noProof/>
          <w:sz w:val="24"/>
          <w:szCs w:val="24"/>
        </w:rPr>
        <w:t>2</w:t>
      </w:r>
      <w:r w:rsidRPr="00E0288F">
        <w:rPr>
          <w:noProof/>
          <w:sz w:val="24"/>
          <w:szCs w:val="24"/>
        </w:rPr>
        <w:t>(2), 148–157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avira, F. (2014). Hubungan Self-Regulated Learning dengan Prokrastinasi Akademik pada Siswa Akselerasi. </w:t>
      </w:r>
      <w:r w:rsidRPr="00E0288F">
        <w:rPr>
          <w:i/>
          <w:iCs/>
          <w:noProof/>
          <w:sz w:val="24"/>
          <w:szCs w:val="24"/>
        </w:rPr>
        <w:t>Psikoborneo: Jurnal Ilmiah Psikologi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2</w:t>
      </w:r>
      <w:r w:rsidRPr="00E0288F">
        <w:rPr>
          <w:noProof/>
          <w:sz w:val="24"/>
          <w:szCs w:val="24"/>
        </w:rPr>
        <w:t>(1), 60–66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etiawan, C. K., Yanthy, S., Mahasiswa, Y., Dosen, D., &amp; Unsurya, M. (2020). THE BODY SHOP INDONESIA (Studi Kasus Pada Followers Account Twitter @TheBodyShopIndo). </w:t>
      </w:r>
      <w:r w:rsidRPr="00E0288F">
        <w:rPr>
          <w:i/>
          <w:iCs/>
          <w:noProof/>
          <w:sz w:val="24"/>
          <w:szCs w:val="24"/>
        </w:rPr>
        <w:t>Jurnal Ilmiah M-Progress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0</w:t>
      </w:r>
      <w:r w:rsidRPr="00E0288F">
        <w:rPr>
          <w:noProof/>
          <w:sz w:val="24"/>
          <w:szCs w:val="24"/>
        </w:rPr>
        <w:t>(1), 1–9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hahnan, M., Dewi, I. S., &amp; Saragih, N. A. (2024). Hubungan antara Pola Asuh Demokratis Orang Tua dengan Prokrastinasi Akademik Peserta Didik, </w:t>
      </w:r>
      <w:r w:rsidRPr="00E0288F">
        <w:rPr>
          <w:i/>
          <w:iCs/>
          <w:noProof/>
          <w:sz w:val="24"/>
          <w:szCs w:val="24"/>
        </w:rPr>
        <w:t>7</w:t>
      </w:r>
      <w:r w:rsidRPr="00E0288F">
        <w:rPr>
          <w:noProof/>
          <w:sz w:val="24"/>
          <w:szCs w:val="24"/>
        </w:rPr>
        <w:t>(2), 113–120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ugiyono. (2022). </w:t>
      </w:r>
      <w:r w:rsidRPr="00E0288F">
        <w:rPr>
          <w:i/>
          <w:iCs/>
          <w:noProof/>
          <w:sz w:val="24"/>
          <w:szCs w:val="24"/>
        </w:rPr>
        <w:t>Metode Penelitian: Kuantitatif, Kualitatif, dan R&amp;D</w:t>
      </w:r>
      <w:r w:rsidRPr="00E0288F">
        <w:rPr>
          <w:noProof/>
          <w:sz w:val="24"/>
          <w:szCs w:val="24"/>
        </w:rPr>
        <w:t xml:space="preserve"> (ke-20). Bandung: Penerbit Alfabeta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usandi, A. D., &amp; Widyawati, S. (2017). Proses Berpikir dalam Memecahkan Masalah Logika Matematika Ditinjau dari Gaya Kognitif Field Independent dan Field Dependent. </w:t>
      </w:r>
      <w:r w:rsidRPr="00E0288F">
        <w:rPr>
          <w:i/>
          <w:iCs/>
          <w:noProof/>
          <w:sz w:val="24"/>
          <w:szCs w:val="24"/>
        </w:rPr>
        <w:t>NUMERICAL (Jurnal Matematika Dan Pendidikan Matematika)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</w:t>
      </w:r>
      <w:r w:rsidRPr="00E0288F">
        <w:rPr>
          <w:noProof/>
          <w:sz w:val="24"/>
          <w:szCs w:val="24"/>
        </w:rPr>
        <w:t>(1), 93. https://doi.org/10.25217/numerical.v1i1.122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Susianti, N., &amp; Hutasuhut, D. H. (2022). Hubungan Antara Pola Asuh Otoriter Dengan Kepercayaan Diri Siswa Kelas XI SMA Setia Budi Abadi PerbaunganT.A 2021/2022. </w:t>
      </w:r>
      <w:r w:rsidRPr="00E0288F">
        <w:rPr>
          <w:i/>
          <w:iCs/>
          <w:noProof/>
          <w:sz w:val="24"/>
          <w:szCs w:val="24"/>
        </w:rPr>
        <w:t>84Cybernetics: Journal Educational Research and Social Studies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3</w:t>
      </w:r>
      <w:r w:rsidRPr="00E0288F">
        <w:rPr>
          <w:noProof/>
          <w:sz w:val="24"/>
          <w:szCs w:val="24"/>
        </w:rPr>
        <w:t>(1), 84–93. Retrieved from http://pusdikra-publishing.com/index.php/jrss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lastRenderedPageBreak/>
        <w:t xml:space="preserve">Syaimi, K. U., &amp; Andini, R. (2022). Hubungan Konsep Diri Dengan Perilaku Prokrastinasi Akademik Siwa MTS SKB 3 Menteri Sei Tontong Kecamatan Perbaungan Tahun Ajaran 2021/2022. </w:t>
      </w:r>
      <w:r w:rsidRPr="00E0288F">
        <w:rPr>
          <w:i/>
          <w:iCs/>
          <w:noProof/>
          <w:sz w:val="24"/>
          <w:szCs w:val="24"/>
        </w:rPr>
        <w:t>ALACRITY : Journal of Education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2</w:t>
      </w:r>
      <w:r w:rsidRPr="00E0288F">
        <w:rPr>
          <w:noProof/>
          <w:sz w:val="24"/>
          <w:szCs w:val="24"/>
        </w:rPr>
        <w:t>(1)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Tridhonanto, A. (2014). </w:t>
      </w:r>
      <w:r w:rsidRPr="00E0288F">
        <w:rPr>
          <w:i/>
          <w:iCs/>
          <w:noProof/>
          <w:sz w:val="24"/>
          <w:szCs w:val="24"/>
        </w:rPr>
        <w:t>Mengembangkan Pola Asuh Demokratis</w:t>
      </w:r>
      <w:r w:rsidRPr="00E0288F">
        <w:rPr>
          <w:noProof/>
          <w:sz w:val="24"/>
          <w:szCs w:val="24"/>
        </w:rPr>
        <w:t xml:space="preserve"> (Pertama). Jakarta: Percetakan PT Gramedia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Widiyanto, A. M. (2013). </w:t>
      </w:r>
      <w:r w:rsidRPr="00E0288F">
        <w:rPr>
          <w:i/>
          <w:iCs/>
          <w:noProof/>
          <w:sz w:val="24"/>
          <w:szCs w:val="24"/>
        </w:rPr>
        <w:t>STATISTIKA TERAPAN: Konsep &amp; Aplikasi SPSS dalam Penelitian Bidang Pendidikan, Psikologi &amp; Ilmu Sosial lainnya</w:t>
      </w:r>
      <w:r w:rsidRPr="00E0288F">
        <w:rPr>
          <w:noProof/>
          <w:sz w:val="24"/>
          <w:szCs w:val="24"/>
        </w:rPr>
        <w:t xml:space="preserve"> (pertama). Jakarta: PT Elex Media Komputindo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Yulina, E. (2023). Hubungan Pola Asuh Demokratis Dengan Self-Regulated Learning Pada Siswa SMPIT Nurul Ilmi Medan The Relationship between Democratic Parenting and Self-Regulated Learning in Smpit Nurul Ilmi Medan Students, </w:t>
      </w:r>
      <w:r w:rsidRPr="00E0288F">
        <w:rPr>
          <w:i/>
          <w:iCs/>
          <w:noProof/>
          <w:sz w:val="24"/>
          <w:szCs w:val="24"/>
        </w:rPr>
        <w:t>4</w:t>
      </w:r>
      <w:r w:rsidRPr="00E0288F">
        <w:rPr>
          <w:noProof/>
          <w:sz w:val="24"/>
          <w:szCs w:val="24"/>
        </w:rPr>
        <w:t>(2), 99–104. Retrieved from www.jurnalp3k.com/index.php/J-P3K/index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</w:rPr>
      </w:pPr>
      <w:r w:rsidRPr="00E0288F">
        <w:rPr>
          <w:noProof/>
          <w:sz w:val="24"/>
          <w:szCs w:val="24"/>
        </w:rPr>
        <w:t xml:space="preserve">Yusuf, M. (2017). </w:t>
      </w:r>
      <w:r w:rsidRPr="00E0288F">
        <w:rPr>
          <w:i/>
          <w:iCs/>
          <w:noProof/>
          <w:sz w:val="24"/>
          <w:szCs w:val="24"/>
        </w:rPr>
        <w:t>METODE PENELITIAN: KUANTITATIF, KUALITATIF, DAN PENELITIAN GABUNGAN</w:t>
      </w:r>
      <w:r w:rsidRPr="00E0288F">
        <w:rPr>
          <w:noProof/>
          <w:sz w:val="24"/>
          <w:szCs w:val="24"/>
        </w:rPr>
        <w:t>. Jakarta: Kencana.</w:t>
      </w:r>
    </w:p>
    <w:p w:rsidR="00535C69" w:rsidRPr="00E0288F" w:rsidRDefault="00535C69" w:rsidP="00535C69">
      <w:pPr>
        <w:adjustRightInd w:val="0"/>
        <w:spacing w:line="480" w:lineRule="auto"/>
        <w:ind w:left="480" w:hanging="480"/>
        <w:jc w:val="both"/>
        <w:rPr>
          <w:noProof/>
          <w:sz w:val="24"/>
        </w:rPr>
      </w:pPr>
      <w:r w:rsidRPr="00E0288F">
        <w:rPr>
          <w:noProof/>
          <w:sz w:val="24"/>
          <w:szCs w:val="24"/>
        </w:rPr>
        <w:t xml:space="preserve">Zamnah, L. N. (2017). Hubungan Antara Self-Regulated Learning Dengan Kemampuan Pemecahan Masalah Matematis Pada Mata Pelajaran Matematika Kelas Viii Smp Negeri 3 Cipaku Tahun Pelajaran 2011/2012. </w:t>
      </w:r>
      <w:r w:rsidRPr="00E0288F">
        <w:rPr>
          <w:i/>
          <w:iCs/>
          <w:noProof/>
          <w:sz w:val="24"/>
          <w:szCs w:val="24"/>
        </w:rPr>
        <w:t>Teorema</w:t>
      </w:r>
      <w:r w:rsidRPr="00E0288F">
        <w:rPr>
          <w:noProof/>
          <w:sz w:val="24"/>
          <w:szCs w:val="24"/>
        </w:rPr>
        <w:t xml:space="preserve">, </w:t>
      </w:r>
      <w:r w:rsidRPr="00E0288F">
        <w:rPr>
          <w:i/>
          <w:iCs/>
          <w:noProof/>
          <w:sz w:val="24"/>
          <w:szCs w:val="24"/>
        </w:rPr>
        <w:t>1</w:t>
      </w:r>
      <w:r w:rsidRPr="00E0288F">
        <w:rPr>
          <w:noProof/>
          <w:sz w:val="24"/>
          <w:szCs w:val="24"/>
        </w:rPr>
        <w:t>(2), 31. https://doi.org/10.25157/.v1i2.549</w:t>
      </w:r>
    </w:p>
    <w:p w:rsidR="00535C69" w:rsidRDefault="00535C69" w:rsidP="00535C69">
      <w:pPr>
        <w:tabs>
          <w:tab w:val="center" w:pos="3968"/>
        </w:tabs>
        <w:spacing w:line="480" w:lineRule="auto"/>
        <w:jc w:val="both"/>
        <w:rPr>
          <w:noProof/>
          <w:sz w:val="24"/>
          <w:szCs w:val="24"/>
          <w:lang w:val="fi-FI"/>
        </w:rPr>
      </w:pPr>
      <w:r>
        <w:rPr>
          <w:noProof/>
          <w:sz w:val="24"/>
          <w:szCs w:val="24"/>
          <w:lang w:val="fi-FI"/>
        </w:rPr>
        <w:fldChar w:fldCharType="end"/>
      </w:r>
      <w:r>
        <w:rPr>
          <w:noProof/>
          <w:sz w:val="24"/>
          <w:szCs w:val="24"/>
          <w:lang w:val="fi-FI"/>
        </w:rPr>
        <w:tab/>
      </w:r>
    </w:p>
    <w:p w:rsidR="00535C69" w:rsidRPr="00D73B7D" w:rsidRDefault="00535C69" w:rsidP="00535C69">
      <w:pPr>
        <w:rPr>
          <w:noProof/>
          <w:sz w:val="24"/>
          <w:szCs w:val="24"/>
          <w:lang w:val="fi-FI"/>
        </w:rPr>
      </w:pPr>
      <w:r>
        <w:rPr>
          <w:noProof/>
          <w:sz w:val="24"/>
          <w:szCs w:val="24"/>
          <w:lang w:val="fi-FI"/>
        </w:rPr>
        <w:br w:type="page"/>
      </w:r>
    </w:p>
    <w:p w:rsidR="00535C69" w:rsidRPr="00590A21" w:rsidRDefault="00535C69" w:rsidP="00535C69">
      <w:pPr>
        <w:pStyle w:val="Heading1"/>
        <w:spacing w:line="360" w:lineRule="auto"/>
        <w:rPr>
          <w:b w:val="0"/>
          <w:sz w:val="24"/>
        </w:rPr>
      </w:pPr>
      <w:bookmarkStart w:id="2" w:name="_Toc211603270"/>
      <w:bookmarkStart w:id="3" w:name="_Toc198672588"/>
      <w:bookmarkStart w:id="4" w:name="_Toc198548751"/>
      <w:bookmarkStart w:id="5" w:name="_Toc198616102"/>
      <w:bookmarkStart w:id="6" w:name="_Toc198617341"/>
      <w:bookmarkStart w:id="7" w:name="_Toc198617842"/>
      <w:bookmarkStart w:id="8" w:name="_Toc198621810"/>
      <w:r w:rsidRPr="00590A21">
        <w:rPr>
          <w:sz w:val="24"/>
        </w:rPr>
        <w:lastRenderedPageBreak/>
        <w:t>LAMPIRAN</w:t>
      </w:r>
      <w:bookmarkEnd w:id="2"/>
    </w:p>
    <w:p w:rsidR="00535C69" w:rsidRPr="00D73B7D" w:rsidRDefault="00535C69" w:rsidP="00535C69">
      <w:pPr>
        <w:pStyle w:val="Caption"/>
        <w:spacing w:line="36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1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Uji Coba Angket Pola Asuh Demokratis</w:t>
      </w:r>
      <w:bookmarkEnd w:id="3"/>
    </w:p>
    <w:p w:rsidR="00535C69" w:rsidRPr="006076C8" w:rsidRDefault="00535C69" w:rsidP="00F97D92">
      <w:pPr>
        <w:pStyle w:val="Heading1"/>
        <w:numPr>
          <w:ilvl w:val="0"/>
          <w:numId w:val="1"/>
        </w:numPr>
        <w:tabs>
          <w:tab w:val="left" w:pos="1287"/>
        </w:tabs>
        <w:spacing w:before="0"/>
        <w:ind w:left="1287" w:right="0" w:hanging="359"/>
        <w:jc w:val="both"/>
        <w:rPr>
          <w:b w:val="0"/>
          <w:sz w:val="24"/>
        </w:rPr>
      </w:pPr>
      <w:bookmarkStart w:id="9" w:name="_Toc199700152"/>
      <w:bookmarkStart w:id="10" w:name="_Toc199701088"/>
      <w:bookmarkStart w:id="11" w:name="_Toc200276020"/>
      <w:bookmarkStart w:id="12" w:name="_Toc200276496"/>
      <w:bookmarkStart w:id="13" w:name="_Toc200276838"/>
      <w:bookmarkStart w:id="14" w:name="_Toc200276980"/>
      <w:bookmarkStart w:id="15" w:name="_Toc211603271"/>
      <w:r w:rsidRPr="006076C8">
        <w:rPr>
          <w:sz w:val="24"/>
        </w:rPr>
        <w:t>Petunjuk</w:t>
      </w:r>
      <w:r w:rsidRPr="006076C8">
        <w:rPr>
          <w:spacing w:val="-2"/>
          <w:sz w:val="24"/>
        </w:rPr>
        <w:t xml:space="preserve"> Pengisian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</w:p>
    <w:p w:rsidR="00535C69" w:rsidRDefault="00535C69" w:rsidP="00535C69">
      <w:pPr>
        <w:pStyle w:val="BodyText"/>
        <w:spacing w:before="132" w:line="360" w:lineRule="auto"/>
        <w:ind w:left="995" w:right="139" w:firstLine="720"/>
        <w:jc w:val="both"/>
      </w:pPr>
      <w:r>
        <w:t xml:space="preserve">Pada lembaran berikut ini ada beberapa butir pernyataan. Ananda diminta memberikan jawaban dengan cara memberi </w:t>
      </w:r>
      <w:r>
        <w:rPr>
          <w:i/>
        </w:rPr>
        <w:t xml:space="preserve">check list </w:t>
      </w:r>
      <w:r>
        <w:t>(</w:t>
      </w:r>
      <w:r>
        <w:rPr>
          <w:rFonts w:ascii="Wingdings" w:hAnsi="Wingdings"/>
        </w:rPr>
        <w:t></w:t>
      </w:r>
      <w:r>
        <w:t>) pada salah satu alternatif jawaban (SS,S,TS,STS) yang telah tersedia, sesuai dengan pilihan jawaban yang cocok dengan keadaan Ananda. Untuk mempermudah Ananda</w:t>
      </w:r>
      <w:r>
        <w:rPr>
          <w:spacing w:val="-11"/>
        </w:rPr>
        <w:t xml:space="preserve"> </w:t>
      </w:r>
      <w:r>
        <w:t>dalam</w:t>
      </w:r>
      <w:r>
        <w:rPr>
          <w:spacing w:val="-10"/>
        </w:rPr>
        <w:t xml:space="preserve"> </w:t>
      </w:r>
      <w:r>
        <w:t>menjawab</w:t>
      </w:r>
      <w:r>
        <w:rPr>
          <w:spacing w:val="-8"/>
        </w:rPr>
        <w:t xml:space="preserve"> </w:t>
      </w:r>
      <w:r>
        <w:t>setiap</w:t>
      </w:r>
      <w:r>
        <w:rPr>
          <w:spacing w:val="-10"/>
        </w:rPr>
        <w:t xml:space="preserve"> </w:t>
      </w:r>
      <w:r>
        <w:t>pernyataan</w:t>
      </w:r>
      <w:r>
        <w:rPr>
          <w:spacing w:val="-5"/>
        </w:rPr>
        <w:t xml:space="preserve"> </w:t>
      </w:r>
      <w:r>
        <w:t>yang</w:t>
      </w:r>
      <w:r>
        <w:rPr>
          <w:spacing w:val="-12"/>
        </w:rPr>
        <w:t xml:space="preserve"> </w:t>
      </w:r>
      <w:r>
        <w:t>ada,</w:t>
      </w:r>
      <w:r>
        <w:rPr>
          <w:spacing w:val="-10"/>
        </w:rPr>
        <w:t xml:space="preserve"> </w:t>
      </w:r>
      <w:r>
        <w:t>berikut</w:t>
      </w:r>
      <w:r>
        <w:rPr>
          <w:spacing w:val="-10"/>
        </w:rPr>
        <w:t xml:space="preserve"> </w:t>
      </w:r>
      <w:r>
        <w:t>ini</w:t>
      </w:r>
      <w:r>
        <w:rPr>
          <w:spacing w:val="-10"/>
        </w:rPr>
        <w:t xml:space="preserve"> </w:t>
      </w:r>
      <w:r>
        <w:t>dikemukakan pedoman tentang alternatif jawaban, yaitu:</w:t>
      </w:r>
    </w:p>
    <w:p w:rsidR="00535C69" w:rsidRPr="00590A21" w:rsidRDefault="00535C69" w:rsidP="00F97D92">
      <w:pPr>
        <w:pStyle w:val="ListParagraph"/>
        <w:numPr>
          <w:ilvl w:val="1"/>
          <w:numId w:val="1"/>
        </w:numPr>
        <w:tabs>
          <w:tab w:val="left" w:pos="2076"/>
        </w:tabs>
        <w:spacing w:before="1" w:line="360" w:lineRule="auto"/>
        <w:ind w:right="139"/>
        <w:jc w:val="both"/>
        <w:rPr>
          <w:sz w:val="24"/>
        </w:rPr>
      </w:pPr>
      <w:r w:rsidRPr="00590A21">
        <w:rPr>
          <w:sz w:val="24"/>
        </w:rPr>
        <w:t>Sang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suai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(SS),</w:t>
      </w:r>
      <w:r w:rsidRPr="00590A21">
        <w:rPr>
          <w:spacing w:val="-16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-16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-16"/>
          <w:sz w:val="24"/>
        </w:rPr>
        <w:t xml:space="preserve"> </w:t>
      </w:r>
      <w:r w:rsidRPr="00590A21">
        <w:rPr>
          <w:sz w:val="24"/>
        </w:rPr>
        <w:t>sang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pendap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tentang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apa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yang menjadi isi pernyataan.</w:t>
      </w:r>
    </w:p>
    <w:p w:rsidR="00535C69" w:rsidRPr="00590A21" w:rsidRDefault="00535C69" w:rsidP="00F97D92">
      <w:pPr>
        <w:pStyle w:val="ListParagraph"/>
        <w:numPr>
          <w:ilvl w:val="1"/>
          <w:numId w:val="1"/>
        </w:numPr>
        <w:tabs>
          <w:tab w:val="left" w:pos="2076"/>
        </w:tabs>
        <w:spacing w:line="360" w:lineRule="auto"/>
        <w:ind w:right="145"/>
        <w:jc w:val="both"/>
        <w:rPr>
          <w:sz w:val="24"/>
        </w:rPr>
      </w:pPr>
      <w:r w:rsidRPr="00590A21">
        <w:rPr>
          <w:sz w:val="24"/>
        </w:rPr>
        <w:t>Sesuai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(S)</w:t>
      </w:r>
      <w:r w:rsidRPr="00590A21">
        <w:rPr>
          <w:spacing w:val="33"/>
          <w:sz w:val="24"/>
        </w:rPr>
        <w:t xml:space="preserve"> </w:t>
      </w:r>
      <w:r w:rsidRPr="00590A21">
        <w:rPr>
          <w:sz w:val="24"/>
        </w:rPr>
        <w:t>,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sebagian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besar</w:t>
      </w:r>
      <w:r w:rsidRPr="00590A21">
        <w:rPr>
          <w:spacing w:val="33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33"/>
          <w:sz w:val="24"/>
        </w:rPr>
        <w:t xml:space="preserve"> </w:t>
      </w:r>
      <w:r w:rsidRPr="00590A21">
        <w:rPr>
          <w:sz w:val="24"/>
        </w:rPr>
        <w:t>sependapat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tentang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apa yang menjadi isi pernyataan.</w:t>
      </w:r>
    </w:p>
    <w:p w:rsidR="00535C69" w:rsidRPr="00590A21" w:rsidRDefault="00535C69" w:rsidP="00F97D92">
      <w:pPr>
        <w:pStyle w:val="ListParagraph"/>
        <w:numPr>
          <w:ilvl w:val="1"/>
          <w:numId w:val="1"/>
        </w:numPr>
        <w:tabs>
          <w:tab w:val="left" w:pos="2076"/>
        </w:tabs>
        <w:spacing w:line="360" w:lineRule="auto"/>
        <w:ind w:right="140"/>
        <w:jc w:val="both"/>
        <w:rPr>
          <w:sz w:val="24"/>
        </w:rPr>
      </w:pPr>
      <w:r w:rsidRPr="00590A21">
        <w:rPr>
          <w:sz w:val="24"/>
        </w:rPr>
        <w:t>Tidak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suai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(TS),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tidak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pernah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pendap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tentang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apa yang menjadi isi pernyataan.</w:t>
      </w:r>
    </w:p>
    <w:p w:rsidR="00535C69" w:rsidRPr="00590A21" w:rsidRDefault="00535C69" w:rsidP="00F97D92">
      <w:pPr>
        <w:pStyle w:val="ListParagraph"/>
        <w:numPr>
          <w:ilvl w:val="1"/>
          <w:numId w:val="1"/>
        </w:numPr>
        <w:tabs>
          <w:tab w:val="left" w:pos="2076"/>
        </w:tabs>
        <w:spacing w:line="360" w:lineRule="auto"/>
        <w:ind w:right="142"/>
        <w:jc w:val="both"/>
        <w:rPr>
          <w:sz w:val="24"/>
        </w:rPr>
      </w:pPr>
      <w:r w:rsidRPr="00590A21">
        <w:rPr>
          <w:sz w:val="24"/>
        </w:rPr>
        <w:t>Sangat</w:t>
      </w:r>
      <w:r w:rsidRPr="00590A21">
        <w:rPr>
          <w:spacing w:val="38"/>
          <w:sz w:val="24"/>
        </w:rPr>
        <w:t xml:space="preserve"> </w:t>
      </w:r>
      <w:r w:rsidRPr="00590A21">
        <w:rPr>
          <w:sz w:val="24"/>
        </w:rPr>
        <w:t>tidak</w:t>
      </w:r>
      <w:r w:rsidRPr="00590A21">
        <w:rPr>
          <w:spacing w:val="36"/>
          <w:sz w:val="24"/>
        </w:rPr>
        <w:t xml:space="preserve"> </w:t>
      </w:r>
      <w:r w:rsidRPr="00590A21">
        <w:rPr>
          <w:sz w:val="24"/>
        </w:rPr>
        <w:t>sesuai</w:t>
      </w:r>
      <w:r w:rsidRPr="00590A21">
        <w:rPr>
          <w:spacing w:val="38"/>
          <w:sz w:val="24"/>
        </w:rPr>
        <w:t xml:space="preserve"> </w:t>
      </w:r>
      <w:r w:rsidRPr="00590A21">
        <w:rPr>
          <w:sz w:val="24"/>
        </w:rPr>
        <w:t>(STS),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sangat</w:t>
      </w:r>
      <w:r w:rsidRPr="00590A21">
        <w:rPr>
          <w:spacing w:val="38"/>
          <w:sz w:val="24"/>
        </w:rPr>
        <w:t xml:space="preserve"> </w:t>
      </w:r>
      <w:r w:rsidRPr="00590A21">
        <w:rPr>
          <w:sz w:val="24"/>
        </w:rPr>
        <w:t>tidak</w:t>
      </w:r>
      <w:r w:rsidRPr="00590A21">
        <w:rPr>
          <w:spacing w:val="36"/>
          <w:sz w:val="24"/>
        </w:rPr>
        <w:t xml:space="preserve"> </w:t>
      </w:r>
      <w:r w:rsidRPr="00590A21">
        <w:rPr>
          <w:sz w:val="24"/>
        </w:rPr>
        <w:t>sependapat tentang apa yang menjadi isi pernyataan.</w:t>
      </w:r>
    </w:p>
    <w:p w:rsidR="00535C69" w:rsidRPr="006076C8" w:rsidRDefault="00535C69" w:rsidP="00F97D92">
      <w:pPr>
        <w:pStyle w:val="Heading1"/>
        <w:numPr>
          <w:ilvl w:val="0"/>
          <w:numId w:val="1"/>
        </w:numPr>
        <w:tabs>
          <w:tab w:val="left" w:pos="1287"/>
        </w:tabs>
        <w:spacing w:before="5"/>
        <w:ind w:left="1287" w:right="0" w:hanging="359"/>
        <w:jc w:val="left"/>
        <w:rPr>
          <w:b w:val="0"/>
          <w:sz w:val="24"/>
        </w:rPr>
      </w:pPr>
      <w:bookmarkStart w:id="16" w:name="_Toc198548752"/>
      <w:bookmarkStart w:id="17" w:name="_Toc198616103"/>
      <w:bookmarkStart w:id="18" w:name="_Toc198617342"/>
      <w:bookmarkStart w:id="19" w:name="_Toc198617843"/>
      <w:bookmarkStart w:id="20" w:name="_Toc198621476"/>
      <w:bookmarkStart w:id="21" w:name="_Toc198621811"/>
      <w:bookmarkStart w:id="22" w:name="_Toc199700153"/>
      <w:bookmarkStart w:id="23" w:name="_Toc199701089"/>
      <w:bookmarkStart w:id="24" w:name="_Toc200276021"/>
      <w:bookmarkStart w:id="25" w:name="_Toc200276497"/>
      <w:bookmarkStart w:id="26" w:name="_Toc200276839"/>
      <w:bookmarkStart w:id="27" w:name="_Toc200276981"/>
      <w:bookmarkStart w:id="28" w:name="_Toc211603272"/>
      <w:r w:rsidRPr="006076C8">
        <w:rPr>
          <w:sz w:val="24"/>
        </w:rPr>
        <w:t>Daftar</w:t>
      </w:r>
      <w:r w:rsidRPr="006076C8">
        <w:rPr>
          <w:spacing w:val="-2"/>
          <w:sz w:val="24"/>
        </w:rPr>
        <w:t xml:space="preserve"> Pernyataan</w:t>
      </w:r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</w:p>
    <w:p w:rsidR="00535C69" w:rsidRDefault="00535C69" w:rsidP="00535C69">
      <w:pPr>
        <w:pStyle w:val="BodyText"/>
        <w:spacing w:before="135" w:after="6" w:line="360" w:lineRule="auto"/>
        <w:ind w:left="1288"/>
      </w:pPr>
      <w:r>
        <w:t xml:space="preserve">Berikan tanda </w:t>
      </w:r>
      <w:r>
        <w:rPr>
          <w:i/>
        </w:rPr>
        <w:t>check list</w:t>
      </w:r>
      <w:r>
        <w:rPr>
          <w:i/>
          <w:spacing w:val="29"/>
        </w:rPr>
        <w:t xml:space="preserve"> </w:t>
      </w:r>
      <w:r>
        <w:t>(</w:t>
      </w:r>
      <w:r>
        <w:rPr>
          <w:rFonts w:ascii="Wingdings" w:hAnsi="Wingdings"/>
        </w:rPr>
        <w:t></w:t>
      </w:r>
      <w:r>
        <w:t>) pada kolom pernyataan yang sesuai dengan</w:t>
      </w:r>
      <w:r>
        <w:rPr>
          <w:spacing w:val="40"/>
        </w:rPr>
        <w:t xml:space="preserve"> </w:t>
      </w:r>
      <w:r>
        <w:t>keadaan ananda.</w:t>
      </w:r>
    </w:p>
    <w:tbl>
      <w:tblPr>
        <w:tblW w:w="7932" w:type="dxa"/>
        <w:tblInd w:w="5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5030"/>
        <w:gridCol w:w="567"/>
        <w:gridCol w:w="562"/>
        <w:gridCol w:w="567"/>
        <w:gridCol w:w="644"/>
      </w:tblGrid>
      <w:tr w:rsidR="00535C69" w:rsidTr="00535C69">
        <w:trPr>
          <w:trHeight w:val="275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bebas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,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tap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etap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memberi </w:t>
            </w:r>
            <w:r>
              <w:rPr>
                <w:spacing w:val="-2"/>
                <w:sz w:val="24"/>
              </w:rPr>
              <w:t>arah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putusan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5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ihargai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ndiri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275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 tida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gontrol wak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belajar </w:t>
            </w:r>
            <w:r>
              <w:rPr>
                <w:spacing w:val="-4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</w:tr>
      <w:tr w:rsidR="00535C69" w:rsidTr="00535C69">
        <w:trPr>
          <w:trHeight w:val="554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70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8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2"/>
                <w:sz w:val="24"/>
              </w:rPr>
              <w:t xml:space="preserve"> </w:t>
            </w:r>
            <w:r>
              <w:rPr>
                <w:sz w:val="24"/>
              </w:rPr>
              <w:t>memahami</w:t>
            </w:r>
            <w:r>
              <w:rPr>
                <w:spacing w:val="62"/>
                <w:sz w:val="24"/>
              </w:rPr>
              <w:t xml:space="preserve"> </w:t>
            </w:r>
            <w:r>
              <w:rPr>
                <w:sz w:val="24"/>
              </w:rPr>
              <w:t>apa</w:t>
            </w:r>
            <w:r>
              <w:rPr>
                <w:spacing w:val="6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6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utuhkan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tua</w:t>
            </w:r>
            <w:r>
              <w:rPr>
                <w:spacing w:val="36"/>
                <w:sz w:val="24"/>
              </w:rPr>
              <w:t xml:space="preserve">  </w:t>
            </w:r>
            <w:r>
              <w:rPr>
                <w:sz w:val="24"/>
              </w:rPr>
              <w:t>jarang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merespon</w:t>
            </w:r>
            <w:r>
              <w:rPr>
                <w:spacing w:val="36"/>
                <w:sz w:val="24"/>
              </w:rPr>
              <w:t xml:space="preserve">  </w:t>
            </w:r>
            <w:r>
              <w:rPr>
                <w:sz w:val="24"/>
              </w:rPr>
              <w:t>kebutuhan</w:t>
            </w:r>
            <w:r>
              <w:rPr>
                <w:spacing w:val="36"/>
                <w:sz w:val="24"/>
              </w:rPr>
              <w:t xml:space="preserve"> 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cepat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pedul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erhadap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perasa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butuhan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lastRenderedPageBreak/>
              <w:t>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8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41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38"/>
                <w:sz w:val="24"/>
              </w:rPr>
              <w:t xml:space="preserve"> </w:t>
            </w:r>
            <w:r>
              <w:rPr>
                <w:sz w:val="24"/>
              </w:rPr>
              <w:t>mendengarkan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apa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39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utuh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16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setiap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pendapat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sampai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7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7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7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77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gungkap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pendap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pa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2"/>
                <w:sz w:val="24"/>
              </w:rPr>
              <w:t xml:space="preserve">  </w:t>
            </w:r>
            <w:r>
              <w:rPr>
                <w:sz w:val="24"/>
              </w:rPr>
              <w:t>tua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memberi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ruang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bagi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saya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pacing w:val="-2"/>
                <w:sz w:val="24"/>
              </w:rPr>
              <w:t>untuk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yampai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ide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pendapat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dapat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membantu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memahami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pentingny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ertanggu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jawab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ta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setiap </w:t>
            </w:r>
            <w:r>
              <w:rPr>
                <w:spacing w:val="-2"/>
                <w:sz w:val="24"/>
              </w:rPr>
              <w:t>tinda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5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5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58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ent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mpa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rbuat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9"/>
                <w:sz w:val="24"/>
              </w:rPr>
              <w:t xml:space="preserve">  </w:t>
            </w:r>
            <w:r>
              <w:rPr>
                <w:sz w:val="24"/>
              </w:rPr>
              <w:t>memahami</w:t>
            </w:r>
            <w:r>
              <w:rPr>
                <w:spacing w:val="30"/>
                <w:sz w:val="24"/>
              </w:rPr>
              <w:t xml:space="preserve">  </w:t>
            </w:r>
            <w:r>
              <w:rPr>
                <w:sz w:val="24"/>
              </w:rPr>
              <w:t>akibat</w:t>
            </w:r>
            <w:r>
              <w:rPr>
                <w:spacing w:val="31"/>
                <w:sz w:val="24"/>
              </w:rPr>
              <w:t xml:space="preserve">  </w:t>
            </w:r>
            <w:r>
              <w:rPr>
                <w:sz w:val="24"/>
              </w:rPr>
              <w:t>dari</w:t>
            </w:r>
            <w:r>
              <w:rPr>
                <w:spacing w:val="29"/>
                <w:sz w:val="24"/>
              </w:rPr>
              <w:t xml:space="preserve">  </w:t>
            </w:r>
            <w:r>
              <w:rPr>
                <w:sz w:val="24"/>
              </w:rPr>
              <w:t>perbuatan</w:t>
            </w:r>
            <w:r>
              <w:rPr>
                <w:spacing w:val="33"/>
                <w:sz w:val="24"/>
              </w:rPr>
              <w:t xml:space="preserve"> 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ilaku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aren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1018"/>
                <w:tab w:val="left" w:pos="1625"/>
                <w:tab w:val="left" w:pos="2539"/>
                <w:tab w:val="left" w:pos="4211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jar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ingatkan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tent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onsekuens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ilih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buat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34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33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33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skipu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belum </w:t>
            </w:r>
            <w:r>
              <w:rPr>
                <w:spacing w:val="-2"/>
                <w:sz w:val="24"/>
              </w:rPr>
              <w:t>sempurn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terlalu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harapk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hasil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elaja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muas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49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a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mamp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saya dalam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terlalu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maksanakan</w:t>
            </w:r>
            <w:r>
              <w:rPr>
                <w:spacing w:val="-4"/>
                <w:sz w:val="24"/>
              </w:rPr>
              <w:t xml:space="preserve"> car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elajar</w:t>
            </w:r>
            <w:r>
              <w:rPr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yang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idak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su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e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mampuan</w:t>
            </w:r>
            <w:r>
              <w:rPr>
                <w:spacing w:val="-4"/>
                <w:sz w:val="24"/>
              </w:rPr>
              <w:t xml:space="preserve"> 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985"/>
                <w:tab w:val="left" w:pos="1558"/>
                <w:tab w:val="left" w:pos="2971"/>
                <w:tab w:val="left" w:pos="3837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dukung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dalam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ambil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putusan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metode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 xml:space="preserve">anggap </w:t>
            </w:r>
            <w:r>
              <w:rPr>
                <w:spacing w:val="-2"/>
                <w:sz w:val="24"/>
              </w:rPr>
              <w:t>efektif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68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z w:val="24"/>
              </w:rPr>
              <w:t>terlalu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z w:val="24"/>
              </w:rPr>
              <w:t>mengontrol</w:t>
            </w:r>
            <w:r>
              <w:rPr>
                <w:spacing w:val="73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  <w:r>
              <w:rPr>
                <w:spacing w:val="69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alam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79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gatu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elajar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baik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terbebani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tuntutan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tu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915"/>
                <w:tab w:val="left" w:pos="1419"/>
                <w:tab w:val="left" w:pos="2054"/>
                <w:tab w:val="left" w:pos="3468"/>
                <w:tab w:val="left" w:pos="4331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mberikan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contoh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dalam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etap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uj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lajar 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capain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onto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jelas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mengajarkan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bagaimana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cara mengatasi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45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46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45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46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ba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eku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5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55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56"/>
                <w:sz w:val="24"/>
              </w:rPr>
              <w:t xml:space="preserve"> </w:t>
            </w:r>
            <w:r>
              <w:rPr>
                <w:sz w:val="24"/>
              </w:rPr>
              <w:t>memberitahu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  <w:r>
              <w:rPr>
                <w:spacing w:val="6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aik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merencanakan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atau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mengevaluasi proses 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lastRenderedPageBreak/>
              <w:t>2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lebih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karena</w:t>
            </w:r>
            <w:r>
              <w:rPr>
                <w:spacing w:val="7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adanya</w:t>
            </w:r>
            <w:r>
              <w:rPr>
                <w:spacing w:val="6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ukungan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imbingan</w:t>
            </w:r>
            <w:r>
              <w:rPr>
                <w:spacing w:val="69"/>
                <w:w w:val="15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dari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20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pacing w:val="78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aren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urangn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imbi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ri 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9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59"/>
                <w:sz w:val="24"/>
              </w:rPr>
              <w:t xml:space="preserve"> </w:t>
            </w:r>
            <w:r>
              <w:rPr>
                <w:sz w:val="24"/>
              </w:rPr>
              <w:t>mendukung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mbimbi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49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49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z w:val="24"/>
              </w:rPr>
              <w:t>arahan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5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ghadap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melibatkan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3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rencana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car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2"/>
                <w:sz w:val="24"/>
              </w:rPr>
              <w:t xml:space="preserve"> efektif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z w:val="24"/>
              </w:rPr>
              <w:t>memilih</w:t>
            </w:r>
            <w:r>
              <w:rPr>
                <w:spacing w:val="53"/>
                <w:sz w:val="24"/>
              </w:rPr>
              <w:t xml:space="preserve"> </w:t>
            </w:r>
            <w:r>
              <w:rPr>
                <w:sz w:val="24"/>
              </w:rPr>
              <w:t>metode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anp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dengark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 xml:space="preserve">pendapat </w:t>
            </w:r>
            <w:r>
              <w:rPr>
                <w:spacing w:val="-4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910"/>
                <w:tab w:val="left" w:pos="1409"/>
                <w:tab w:val="left" w:pos="2549"/>
                <w:tab w:val="left" w:pos="3177"/>
                <w:tab w:val="left" w:pos="4371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ajak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berdiskusi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untuk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entu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uj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dilibatkan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menentukan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jadwal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1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miliki</w:t>
            </w:r>
            <w:r>
              <w:rPr>
                <w:spacing w:val="63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peran</w:t>
            </w:r>
            <w:r>
              <w:rPr>
                <w:spacing w:val="62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utama</w:t>
            </w:r>
            <w:r>
              <w:rPr>
                <w:spacing w:val="61"/>
                <w:w w:val="15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dalam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entu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putus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akhi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luarg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61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ngambil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keputusan</w:t>
            </w:r>
            <w:r>
              <w:rPr>
                <w:spacing w:val="64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akhi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 xml:space="preserve">untuk </w:t>
            </w:r>
            <w:r>
              <w:rPr>
                <w:spacing w:val="-2"/>
                <w:sz w:val="24"/>
              </w:rPr>
              <w:t>keluarg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2023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8"/>
                <w:sz w:val="24"/>
              </w:rPr>
              <w:t xml:space="preserve">  </w:t>
            </w:r>
            <w:r>
              <w:rPr>
                <w:sz w:val="24"/>
              </w:rPr>
              <w:t>tua</w:t>
            </w:r>
            <w:r>
              <w:rPr>
                <w:spacing w:val="39"/>
                <w:sz w:val="24"/>
              </w:rPr>
              <w:t xml:space="preserve">  </w:t>
            </w: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  <w:t>berwenang</w:t>
            </w:r>
            <w:r>
              <w:rPr>
                <w:spacing w:val="38"/>
                <w:sz w:val="24"/>
              </w:rPr>
              <w:t xml:space="preserve">  </w:t>
            </w:r>
            <w:r>
              <w:rPr>
                <w:sz w:val="24"/>
              </w:rPr>
              <w:t>untuk</w:t>
            </w:r>
            <w:r>
              <w:rPr>
                <w:spacing w:val="40"/>
                <w:sz w:val="24"/>
              </w:rPr>
              <w:t xml:space="preserve">  </w:t>
            </w:r>
            <w:r>
              <w:rPr>
                <w:spacing w:val="-2"/>
                <w:sz w:val="24"/>
              </w:rPr>
              <w:t>membuat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putus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khi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luarg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4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3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keputusan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akhir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71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luarg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ering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kali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itentukan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anggot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lain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selain orang 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4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mendukung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tetap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onsiste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erjakan</w:t>
            </w:r>
            <w:r>
              <w:rPr>
                <w:spacing w:val="-2"/>
                <w:sz w:val="24"/>
              </w:rPr>
              <w:t xml:space="preserve"> tugas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4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apresiasi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tik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sipli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4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jag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isipli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4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mengabaikan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dalam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jag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onsisten 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</w:tbl>
    <w:p w:rsidR="00535C69" w:rsidRDefault="00535C69" w:rsidP="00535C69">
      <w:pPr>
        <w:pStyle w:val="TableParagraph"/>
        <w:rPr>
          <w:sz w:val="24"/>
        </w:rPr>
        <w:sectPr w:rsidR="00535C69" w:rsidSect="00535C69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10" w:h="16840" w:code="9"/>
          <w:pgMar w:top="2268" w:right="1701" w:bottom="1701" w:left="2268" w:header="720" w:footer="720" w:gutter="0"/>
          <w:pgNumType w:start="69"/>
          <w:cols w:space="720"/>
          <w:titlePg/>
          <w:docGrid w:linePitch="299"/>
        </w:sectPr>
      </w:pPr>
    </w:p>
    <w:p w:rsidR="00535C69" w:rsidRDefault="00535C69" w:rsidP="00535C69">
      <w:pPr>
        <w:pStyle w:val="TableParagraph"/>
        <w:rPr>
          <w:sz w:val="24"/>
        </w:rPr>
        <w:sectPr w:rsidR="00535C69" w:rsidSect="00535C69">
          <w:type w:val="continuous"/>
          <w:pgSz w:w="11910" w:h="16840" w:code="9"/>
          <w:pgMar w:top="2268" w:right="1701" w:bottom="1701" w:left="2268" w:header="720" w:footer="720" w:gutter="0"/>
          <w:cols w:space="720"/>
        </w:sectPr>
      </w:pPr>
    </w:p>
    <w:p w:rsidR="00535C69" w:rsidRPr="00D73B7D" w:rsidRDefault="00535C69" w:rsidP="00535C69">
      <w:pPr>
        <w:pStyle w:val="Caption"/>
        <w:rPr>
          <w:rFonts w:ascii="Times New Roman" w:hAnsi="Times New Roman" w:cs="Times New Roman"/>
          <w:b/>
          <w:color w:val="auto"/>
          <w:sz w:val="24"/>
        </w:rPr>
      </w:pPr>
      <w:bookmarkStart w:id="29" w:name="_Toc198672589"/>
      <w:bookmarkStart w:id="30" w:name="_Toc198548753"/>
      <w:bookmarkStart w:id="31" w:name="_Toc198616104"/>
      <w:bookmarkStart w:id="32" w:name="_Toc198617343"/>
      <w:bookmarkStart w:id="33" w:name="_Toc198617844"/>
      <w:bookmarkStart w:id="34" w:name="_Toc198621477"/>
      <w:bookmarkStart w:id="35" w:name="_Toc198621812"/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2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Uji Coba Angket</w:t>
      </w:r>
      <w:r w:rsidRPr="00D73B7D">
        <w:rPr>
          <w:rFonts w:ascii="Times New Roman" w:hAnsi="Times New Roman" w:cs="Times New Roman"/>
          <w:b/>
          <w:color w:val="auto"/>
          <w:sz w:val="24"/>
        </w:rPr>
        <w:t xml:space="preserve"> Self-Regulated Learning</w:t>
      </w:r>
      <w:bookmarkEnd w:id="29"/>
    </w:p>
    <w:p w:rsidR="00535C69" w:rsidRPr="006076C8" w:rsidRDefault="00535C69" w:rsidP="00F97D92">
      <w:pPr>
        <w:pStyle w:val="Heading1"/>
        <w:numPr>
          <w:ilvl w:val="0"/>
          <w:numId w:val="2"/>
        </w:numPr>
        <w:tabs>
          <w:tab w:val="left" w:pos="1287"/>
        </w:tabs>
        <w:spacing w:before="0"/>
        <w:ind w:left="1287" w:right="0" w:hanging="359"/>
        <w:jc w:val="both"/>
        <w:rPr>
          <w:b w:val="0"/>
          <w:sz w:val="24"/>
        </w:rPr>
      </w:pPr>
      <w:bookmarkStart w:id="36" w:name="_Toc199700154"/>
      <w:bookmarkStart w:id="37" w:name="_Toc199701090"/>
      <w:bookmarkStart w:id="38" w:name="_Toc200276022"/>
      <w:bookmarkStart w:id="39" w:name="_Toc200276498"/>
      <w:bookmarkStart w:id="40" w:name="_Toc200276840"/>
      <w:bookmarkStart w:id="41" w:name="_Toc200276982"/>
      <w:bookmarkStart w:id="42" w:name="_Toc211603273"/>
      <w:r w:rsidRPr="006076C8">
        <w:rPr>
          <w:sz w:val="24"/>
        </w:rPr>
        <w:t>Petunjuk</w:t>
      </w:r>
      <w:r w:rsidRPr="006076C8">
        <w:rPr>
          <w:spacing w:val="-2"/>
          <w:sz w:val="24"/>
        </w:rPr>
        <w:t xml:space="preserve"> Pengisian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</w:p>
    <w:p w:rsidR="00535C69" w:rsidRDefault="00535C69" w:rsidP="00535C69">
      <w:pPr>
        <w:pStyle w:val="BodyText"/>
        <w:spacing w:before="132" w:line="360" w:lineRule="auto"/>
        <w:ind w:left="995" w:right="138" w:firstLine="720"/>
        <w:jc w:val="both"/>
      </w:pPr>
      <w:r>
        <w:t xml:space="preserve">Pada lembaran berikut ini ada beberapa butir pernyataan. Ananda diminta memberikan jawaban dengan cara memberi </w:t>
      </w:r>
      <w:r>
        <w:rPr>
          <w:i/>
        </w:rPr>
        <w:t xml:space="preserve">check list </w:t>
      </w:r>
      <w:r>
        <w:t>(</w:t>
      </w:r>
      <w:r>
        <w:rPr>
          <w:rFonts w:ascii="Wingdings" w:hAnsi="Wingdings"/>
        </w:rPr>
        <w:t></w:t>
      </w:r>
      <w:r>
        <w:t>) pada salah satu alternatif jawaban (SS,S,TS,STS) yang telah tersedia, sesuai dengan pilihan jawaban yang cocok dengan keadaan Ananda. Untuk mempermudah Ananda</w:t>
      </w:r>
      <w:r>
        <w:rPr>
          <w:spacing w:val="-11"/>
        </w:rPr>
        <w:t xml:space="preserve"> </w:t>
      </w:r>
      <w:r>
        <w:t>dalam</w:t>
      </w:r>
      <w:r>
        <w:rPr>
          <w:spacing w:val="-10"/>
        </w:rPr>
        <w:t xml:space="preserve"> </w:t>
      </w:r>
      <w:r>
        <w:t>menjawab</w:t>
      </w:r>
      <w:r>
        <w:rPr>
          <w:spacing w:val="-8"/>
        </w:rPr>
        <w:t xml:space="preserve"> </w:t>
      </w:r>
      <w:r>
        <w:t>setiap</w:t>
      </w:r>
      <w:r>
        <w:rPr>
          <w:spacing w:val="-10"/>
        </w:rPr>
        <w:t xml:space="preserve"> </w:t>
      </w:r>
      <w:r>
        <w:t>pernyataan</w:t>
      </w:r>
      <w:r>
        <w:rPr>
          <w:spacing w:val="-5"/>
        </w:rPr>
        <w:t xml:space="preserve"> </w:t>
      </w:r>
      <w:r>
        <w:t>yang</w:t>
      </w:r>
      <w:r>
        <w:rPr>
          <w:spacing w:val="-12"/>
        </w:rPr>
        <w:t xml:space="preserve"> </w:t>
      </w:r>
      <w:r>
        <w:t>ada,</w:t>
      </w:r>
      <w:r>
        <w:rPr>
          <w:spacing w:val="-10"/>
        </w:rPr>
        <w:t xml:space="preserve"> </w:t>
      </w:r>
      <w:r>
        <w:t>berikut</w:t>
      </w:r>
      <w:r>
        <w:rPr>
          <w:spacing w:val="-10"/>
        </w:rPr>
        <w:t xml:space="preserve"> </w:t>
      </w:r>
      <w:r>
        <w:t>ini</w:t>
      </w:r>
      <w:r>
        <w:rPr>
          <w:spacing w:val="-10"/>
        </w:rPr>
        <w:t xml:space="preserve"> </w:t>
      </w:r>
      <w:r>
        <w:t>dikemukakan pedoman tentang alternatif jawaban, yaitu:</w:t>
      </w:r>
    </w:p>
    <w:p w:rsidR="00535C69" w:rsidRPr="00590A21" w:rsidRDefault="00535C69" w:rsidP="00F97D92">
      <w:pPr>
        <w:pStyle w:val="ListParagraph"/>
        <w:numPr>
          <w:ilvl w:val="1"/>
          <w:numId w:val="2"/>
        </w:numPr>
        <w:tabs>
          <w:tab w:val="left" w:pos="2076"/>
        </w:tabs>
        <w:spacing w:before="1" w:line="360" w:lineRule="auto"/>
        <w:ind w:right="139"/>
        <w:jc w:val="both"/>
        <w:rPr>
          <w:sz w:val="24"/>
        </w:rPr>
      </w:pPr>
      <w:r w:rsidRPr="00590A21">
        <w:rPr>
          <w:sz w:val="24"/>
        </w:rPr>
        <w:t>Sang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suai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(SS),</w:t>
      </w:r>
      <w:r w:rsidRPr="00590A21">
        <w:rPr>
          <w:spacing w:val="-16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-16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-16"/>
          <w:sz w:val="24"/>
        </w:rPr>
        <w:t xml:space="preserve"> </w:t>
      </w:r>
      <w:r w:rsidRPr="00590A21">
        <w:rPr>
          <w:sz w:val="24"/>
        </w:rPr>
        <w:t>sang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pendap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tentang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apa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yang menjadi isi pernyataan.</w:t>
      </w:r>
    </w:p>
    <w:p w:rsidR="00535C69" w:rsidRPr="00590A21" w:rsidRDefault="00535C69" w:rsidP="00F97D92">
      <w:pPr>
        <w:pStyle w:val="ListParagraph"/>
        <w:numPr>
          <w:ilvl w:val="1"/>
          <w:numId w:val="2"/>
        </w:numPr>
        <w:tabs>
          <w:tab w:val="left" w:pos="2076"/>
        </w:tabs>
        <w:spacing w:line="360" w:lineRule="auto"/>
        <w:ind w:right="145"/>
        <w:jc w:val="both"/>
        <w:rPr>
          <w:sz w:val="24"/>
        </w:rPr>
      </w:pPr>
      <w:r w:rsidRPr="00590A21">
        <w:rPr>
          <w:sz w:val="24"/>
        </w:rPr>
        <w:t>Sesuai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(S)</w:t>
      </w:r>
      <w:r w:rsidRPr="00590A21">
        <w:rPr>
          <w:spacing w:val="33"/>
          <w:sz w:val="24"/>
        </w:rPr>
        <w:t xml:space="preserve"> </w:t>
      </w:r>
      <w:r w:rsidRPr="00590A21">
        <w:rPr>
          <w:sz w:val="24"/>
        </w:rPr>
        <w:t>,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sebagian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besar</w:t>
      </w:r>
      <w:r w:rsidRPr="00590A21">
        <w:rPr>
          <w:spacing w:val="33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33"/>
          <w:sz w:val="24"/>
        </w:rPr>
        <w:t xml:space="preserve"> </w:t>
      </w:r>
      <w:r w:rsidRPr="00590A21">
        <w:rPr>
          <w:sz w:val="24"/>
        </w:rPr>
        <w:t>sependapat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tentang</w:t>
      </w:r>
      <w:r w:rsidRPr="00590A21">
        <w:rPr>
          <w:spacing w:val="34"/>
          <w:sz w:val="24"/>
        </w:rPr>
        <w:t xml:space="preserve"> </w:t>
      </w:r>
      <w:r w:rsidRPr="00590A21">
        <w:rPr>
          <w:sz w:val="24"/>
        </w:rPr>
        <w:t>apa yang menjadi isi pernyataan.</w:t>
      </w:r>
    </w:p>
    <w:p w:rsidR="00535C69" w:rsidRPr="00590A21" w:rsidRDefault="00535C69" w:rsidP="00F97D92">
      <w:pPr>
        <w:pStyle w:val="ListParagraph"/>
        <w:numPr>
          <w:ilvl w:val="1"/>
          <w:numId w:val="2"/>
        </w:numPr>
        <w:tabs>
          <w:tab w:val="left" w:pos="2076"/>
        </w:tabs>
        <w:spacing w:line="360" w:lineRule="auto"/>
        <w:ind w:right="140"/>
        <w:jc w:val="both"/>
        <w:rPr>
          <w:sz w:val="24"/>
        </w:rPr>
      </w:pPr>
      <w:r w:rsidRPr="00590A21">
        <w:rPr>
          <w:sz w:val="24"/>
        </w:rPr>
        <w:t>Tidak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suai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(TS),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tidak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pernah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sependapat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tentang</w:t>
      </w:r>
      <w:r w:rsidRPr="00590A21">
        <w:rPr>
          <w:spacing w:val="-15"/>
          <w:sz w:val="24"/>
        </w:rPr>
        <w:t xml:space="preserve"> </w:t>
      </w:r>
      <w:r w:rsidRPr="00590A21">
        <w:rPr>
          <w:sz w:val="24"/>
        </w:rPr>
        <w:t>apa yang menjadi isi pernyataan.</w:t>
      </w:r>
    </w:p>
    <w:p w:rsidR="00535C69" w:rsidRPr="00590A21" w:rsidRDefault="00535C69" w:rsidP="00F97D92">
      <w:pPr>
        <w:pStyle w:val="ListParagraph"/>
        <w:numPr>
          <w:ilvl w:val="1"/>
          <w:numId w:val="2"/>
        </w:numPr>
        <w:tabs>
          <w:tab w:val="left" w:pos="2076"/>
        </w:tabs>
        <w:spacing w:line="360" w:lineRule="auto"/>
        <w:ind w:right="142"/>
        <w:jc w:val="both"/>
        <w:rPr>
          <w:sz w:val="24"/>
        </w:rPr>
      </w:pPr>
      <w:r w:rsidRPr="00590A21">
        <w:rPr>
          <w:sz w:val="24"/>
        </w:rPr>
        <w:t>Sangat</w:t>
      </w:r>
      <w:r w:rsidRPr="00590A21">
        <w:rPr>
          <w:spacing w:val="38"/>
          <w:sz w:val="24"/>
        </w:rPr>
        <w:t xml:space="preserve"> </w:t>
      </w:r>
      <w:r w:rsidRPr="00590A21">
        <w:rPr>
          <w:sz w:val="24"/>
        </w:rPr>
        <w:t>tidak</w:t>
      </w:r>
      <w:r w:rsidRPr="00590A21">
        <w:rPr>
          <w:spacing w:val="36"/>
          <w:sz w:val="24"/>
        </w:rPr>
        <w:t xml:space="preserve"> </w:t>
      </w:r>
      <w:r w:rsidRPr="00590A21">
        <w:rPr>
          <w:sz w:val="24"/>
        </w:rPr>
        <w:t>sesuai</w:t>
      </w:r>
      <w:r w:rsidRPr="00590A21">
        <w:rPr>
          <w:spacing w:val="38"/>
          <w:sz w:val="24"/>
        </w:rPr>
        <w:t xml:space="preserve"> </w:t>
      </w:r>
      <w:r w:rsidRPr="00590A21">
        <w:rPr>
          <w:sz w:val="24"/>
        </w:rPr>
        <w:t>(STS),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jika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Ananda</w:t>
      </w:r>
      <w:r w:rsidRPr="00590A21">
        <w:rPr>
          <w:spacing w:val="35"/>
          <w:sz w:val="24"/>
        </w:rPr>
        <w:t xml:space="preserve"> </w:t>
      </w:r>
      <w:r w:rsidRPr="00590A21">
        <w:rPr>
          <w:sz w:val="24"/>
        </w:rPr>
        <w:t>sangat</w:t>
      </w:r>
      <w:r w:rsidRPr="00590A21">
        <w:rPr>
          <w:spacing w:val="38"/>
          <w:sz w:val="24"/>
        </w:rPr>
        <w:t xml:space="preserve"> </w:t>
      </w:r>
      <w:r w:rsidRPr="00590A21">
        <w:rPr>
          <w:sz w:val="24"/>
        </w:rPr>
        <w:t>tidak</w:t>
      </w:r>
      <w:r w:rsidRPr="00590A21">
        <w:rPr>
          <w:spacing w:val="36"/>
          <w:sz w:val="24"/>
        </w:rPr>
        <w:t xml:space="preserve"> </w:t>
      </w:r>
      <w:r w:rsidRPr="00590A21">
        <w:rPr>
          <w:sz w:val="24"/>
        </w:rPr>
        <w:t>sependapat tentang apa yang menjadi isi pernyataan.</w:t>
      </w:r>
    </w:p>
    <w:p w:rsidR="00535C69" w:rsidRPr="00590A21" w:rsidRDefault="00535C69" w:rsidP="00F97D92">
      <w:pPr>
        <w:pStyle w:val="Heading1"/>
        <w:numPr>
          <w:ilvl w:val="0"/>
          <w:numId w:val="2"/>
        </w:numPr>
        <w:tabs>
          <w:tab w:val="left" w:pos="1287"/>
        </w:tabs>
        <w:spacing w:before="5"/>
        <w:ind w:left="1287" w:right="0" w:hanging="359"/>
        <w:jc w:val="left"/>
        <w:rPr>
          <w:b w:val="0"/>
          <w:sz w:val="24"/>
        </w:rPr>
      </w:pPr>
      <w:bookmarkStart w:id="43" w:name="_Toc198548754"/>
      <w:bookmarkStart w:id="44" w:name="_Toc198616105"/>
      <w:bookmarkStart w:id="45" w:name="_Toc198617344"/>
      <w:bookmarkStart w:id="46" w:name="_Toc198617845"/>
      <w:bookmarkStart w:id="47" w:name="_Toc198621478"/>
      <w:bookmarkStart w:id="48" w:name="_Toc198621813"/>
      <w:bookmarkStart w:id="49" w:name="_Toc199700155"/>
      <w:bookmarkStart w:id="50" w:name="_Toc199701091"/>
      <w:bookmarkStart w:id="51" w:name="_Toc200276023"/>
      <w:bookmarkStart w:id="52" w:name="_Toc200276499"/>
      <w:bookmarkStart w:id="53" w:name="_Toc200276841"/>
      <w:bookmarkStart w:id="54" w:name="_Toc200276983"/>
      <w:bookmarkStart w:id="55" w:name="_Toc211603274"/>
      <w:r w:rsidRPr="00590A21">
        <w:rPr>
          <w:sz w:val="24"/>
        </w:rPr>
        <w:t>Daftar</w:t>
      </w:r>
      <w:r w:rsidRPr="00590A21">
        <w:rPr>
          <w:spacing w:val="-2"/>
          <w:sz w:val="24"/>
        </w:rPr>
        <w:t xml:space="preserve"> Pernyataan</w:t>
      </w:r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</w:p>
    <w:p w:rsidR="00535C69" w:rsidRDefault="00535C69" w:rsidP="00535C69">
      <w:pPr>
        <w:pStyle w:val="BodyText"/>
        <w:spacing w:before="135" w:after="6" w:line="360" w:lineRule="auto"/>
        <w:ind w:left="1288"/>
      </w:pPr>
      <w:r>
        <w:t xml:space="preserve">Berikan tanda </w:t>
      </w:r>
      <w:r>
        <w:rPr>
          <w:i/>
        </w:rPr>
        <w:t>check list</w:t>
      </w:r>
      <w:r>
        <w:rPr>
          <w:i/>
          <w:spacing w:val="29"/>
        </w:rPr>
        <w:t xml:space="preserve"> </w:t>
      </w:r>
      <w:r>
        <w:t>(</w:t>
      </w:r>
      <w:r>
        <w:rPr>
          <w:rFonts w:ascii="Wingdings" w:hAnsi="Wingdings"/>
        </w:rPr>
        <w:t></w:t>
      </w:r>
      <w:r>
        <w:t>) pada kolom pernyataan yang sesuai dengan</w:t>
      </w:r>
      <w:r>
        <w:rPr>
          <w:spacing w:val="40"/>
        </w:rPr>
        <w:t xml:space="preserve"> </w:t>
      </w:r>
      <w:r>
        <w:t>keadaan ananda.</w:t>
      </w:r>
    </w:p>
    <w:tbl>
      <w:tblPr>
        <w:tblW w:w="7931" w:type="dxa"/>
        <w:tblInd w:w="57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6"/>
        <w:gridCol w:w="5029"/>
        <w:gridCol w:w="566"/>
        <w:gridCol w:w="561"/>
        <w:gridCol w:w="566"/>
        <w:gridCol w:w="643"/>
      </w:tblGrid>
      <w:tr w:rsidR="00535C69" w:rsidTr="00535C69">
        <w:trPr>
          <w:trHeight w:val="275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0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56" w:lineRule="exact"/>
              <w:ind w:left="11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49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spacing w:line="256" w:lineRule="exact"/>
              <w:ind w:left="12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38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spacing w:line="256" w:lineRule="exact"/>
              <w:ind w:left="110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1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z w:val="24"/>
              </w:rPr>
              <w:t>menetapkan</w:t>
            </w:r>
            <w:r>
              <w:rPr>
                <w:spacing w:val="56"/>
                <w:sz w:val="24"/>
              </w:rPr>
              <w:t xml:space="preserve"> </w:t>
            </w:r>
            <w:r>
              <w:rPr>
                <w:sz w:val="24"/>
              </w:rPr>
              <w:t>tujuan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z w:val="24"/>
              </w:rPr>
              <w:t>sebelum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z w:val="24"/>
              </w:rPr>
              <w:t>untu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ah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pa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 xml:space="preserve">harus </w:t>
            </w:r>
            <w:r>
              <w:rPr>
                <w:spacing w:val="-2"/>
                <w:sz w:val="24"/>
              </w:rPr>
              <w:t>dicapai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2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netapkan tuj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sebelumnya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3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5"/>
                <w:sz w:val="24"/>
              </w:rPr>
              <w:t xml:space="preserve">  </w:t>
            </w:r>
            <w:r>
              <w:rPr>
                <w:sz w:val="24"/>
              </w:rPr>
              <w:t>merasa</w:t>
            </w:r>
            <w:r>
              <w:rPr>
                <w:spacing w:val="25"/>
                <w:sz w:val="24"/>
              </w:rPr>
              <w:t xml:space="preserve">  </w:t>
            </w:r>
            <w:r>
              <w:rPr>
                <w:sz w:val="24"/>
              </w:rPr>
              <w:t>bangga</w:t>
            </w:r>
            <w:r>
              <w:rPr>
                <w:spacing w:val="26"/>
                <w:sz w:val="24"/>
              </w:rPr>
              <w:t xml:space="preserve">  </w:t>
            </w:r>
            <w:r>
              <w:rPr>
                <w:sz w:val="24"/>
              </w:rPr>
              <w:t>ketika</w:t>
            </w:r>
            <w:r>
              <w:rPr>
                <w:spacing w:val="27"/>
                <w:sz w:val="24"/>
              </w:rPr>
              <w:t xml:space="preserve">  </w:t>
            </w:r>
            <w:r>
              <w:rPr>
                <w:sz w:val="24"/>
              </w:rPr>
              <w:t>mencapai</w:t>
            </w:r>
            <w:r>
              <w:rPr>
                <w:spacing w:val="26"/>
                <w:sz w:val="24"/>
              </w:rPr>
              <w:t xml:space="preserve">  </w:t>
            </w:r>
            <w:r>
              <w:rPr>
                <w:spacing w:val="-2"/>
                <w:sz w:val="24"/>
              </w:rPr>
              <w:t>tujuan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z w:val="24"/>
              </w:rPr>
              <w:t>belaja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sud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itentukan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70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4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9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6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idak</w:t>
            </w:r>
            <w:r>
              <w:rPr>
                <w:spacing w:val="6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pernah</w:t>
            </w:r>
            <w:r>
              <w:rPr>
                <w:spacing w:val="6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puas</w:t>
            </w:r>
            <w:r>
              <w:rPr>
                <w:spacing w:val="6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67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hasil</w:t>
            </w:r>
          </w:p>
          <w:p w:rsidR="00535C69" w:rsidRDefault="00535C69" w:rsidP="00535C69">
            <w:pPr>
              <w:pStyle w:val="TableParagraph"/>
              <w:spacing w:line="263" w:lineRule="exact"/>
              <w:ind w:left="108"/>
              <w:rPr>
                <w:sz w:val="24"/>
              </w:rPr>
            </w:pPr>
            <w:r>
              <w:rPr>
                <w:sz w:val="24"/>
              </w:rPr>
              <w:t>belajar,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skipu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ud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rusaha</w:t>
            </w:r>
            <w:r>
              <w:rPr>
                <w:spacing w:val="-2"/>
                <w:sz w:val="24"/>
              </w:rPr>
              <w:t xml:space="preserve"> keras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4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71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5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71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menguasai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pelajaran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ulit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-2"/>
                <w:sz w:val="24"/>
              </w:rPr>
              <w:t xml:space="preserve"> maksimal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6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ragu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apakah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rhasil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7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ering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menilai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melihat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apakah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z w:val="24"/>
              </w:rPr>
              <w:t>sudah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capai 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iinginkan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0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lastRenderedPageBreak/>
              <w:t>No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56" w:lineRule="exact"/>
              <w:ind w:left="11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49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spacing w:line="256" w:lineRule="exact"/>
              <w:ind w:left="12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38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spacing w:line="256" w:lineRule="exact"/>
              <w:ind w:left="110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8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6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69"/>
                <w:sz w:val="24"/>
              </w:rPr>
              <w:t xml:space="preserve"> </w:t>
            </w:r>
            <w:r>
              <w:rPr>
                <w:sz w:val="24"/>
              </w:rPr>
              <w:t>mengevaluasi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72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telah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8"/>
              <w:rPr>
                <w:sz w:val="24"/>
              </w:rPr>
            </w:pPr>
            <w:r>
              <w:rPr>
                <w:sz w:val="24"/>
              </w:rPr>
              <w:t>uji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ta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ugas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z w:val="24"/>
              </w:rPr>
            </w:pPr>
            <w:r>
              <w:rPr>
                <w:spacing w:val="-5"/>
                <w:sz w:val="24"/>
              </w:rPr>
              <w:t>9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42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42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41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43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39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cukup,</w:t>
            </w:r>
          </w:p>
          <w:p w:rsidR="00535C69" w:rsidRDefault="00535C69" w:rsidP="00535C69">
            <w:pPr>
              <w:pStyle w:val="TableParagraph"/>
              <w:spacing w:before="1" w:line="284" w:lineRule="exact"/>
              <w:ind w:left="108"/>
              <w:rPr>
                <w:position w:val="2"/>
                <w:sz w:val="24"/>
              </w:rPr>
            </w:pPr>
            <w:r>
              <w:rPr>
                <w:sz w:val="24"/>
              </w:rPr>
              <w:t>bis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uasa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ulit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0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2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26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ilaku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ku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cap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muaskan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1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yakin</w:t>
            </w:r>
            <w:r>
              <w:rPr>
                <w:spacing w:val="79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51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51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5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ekun</w:t>
            </w:r>
            <w:r>
              <w:rPr>
                <w:spacing w:val="52"/>
                <w:w w:val="15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a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mbant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dapat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nilai 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baik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2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sulit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berhasil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meskipun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udah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belajar</w:t>
            </w:r>
            <w:r>
              <w:rPr>
                <w:spacing w:val="-2"/>
                <w:sz w:val="24"/>
              </w:rPr>
              <w:t xml:space="preserve"> keras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3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70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8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mampu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mengatasi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tantangan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dalam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belaja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jika berusah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 xml:space="preserve">lebih </w:t>
            </w:r>
            <w:r>
              <w:rPr>
                <w:spacing w:val="-2"/>
                <w:sz w:val="24"/>
              </w:rPr>
              <w:t>keras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4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ering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52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yakin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kemampuan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untuk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ngatas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lajaran 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ulit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5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41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jika</w:t>
            </w:r>
            <w:r>
              <w:rPr>
                <w:spacing w:val="47"/>
                <w:sz w:val="24"/>
              </w:rPr>
              <w:t xml:space="preserve"> </w:t>
            </w:r>
            <w:r>
              <w:rPr>
                <w:sz w:val="24"/>
              </w:rPr>
              <w:t>menggunakan</w:t>
            </w:r>
            <w:r>
              <w:rPr>
                <w:spacing w:val="45"/>
                <w:sz w:val="24"/>
              </w:rPr>
              <w:t xml:space="preserve"> </w:t>
            </w:r>
            <w:r>
              <w:rPr>
                <w:sz w:val="24"/>
              </w:rPr>
              <w:t>strategi</w:t>
            </w:r>
            <w:r>
              <w:rPr>
                <w:spacing w:val="46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epa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capa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uj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6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1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menurun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aren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eri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rmain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7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8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z w:val="24"/>
              </w:rPr>
              <w:t>senang</w:t>
            </w:r>
            <w:r>
              <w:rPr>
                <w:spacing w:val="26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26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menemukan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hal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baru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1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8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ema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aku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agal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tik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9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8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28"/>
                <w:sz w:val="24"/>
              </w:rPr>
              <w:t xml:space="preserve"> </w:t>
            </w:r>
            <w:r>
              <w:rPr>
                <w:sz w:val="24"/>
              </w:rPr>
              <w:t>puas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ketika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berhasil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yelesai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tugas y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ulit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0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70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setres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jika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tidak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mengerti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dijelaskan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1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nikmati</w:t>
            </w:r>
            <w:r>
              <w:rPr>
                <w:spacing w:val="6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antangan</w:t>
            </w:r>
            <w:r>
              <w:rPr>
                <w:spacing w:val="6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d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ras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ermotivas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capainya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2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5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malas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53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aren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tida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ertar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ateri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3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mengatasi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sulit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4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70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33"/>
                <w:sz w:val="24"/>
              </w:rPr>
              <w:t xml:space="preserve">  </w:t>
            </w:r>
            <w:r>
              <w:rPr>
                <w:sz w:val="24"/>
              </w:rPr>
              <w:t>merasa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tidak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mampu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mencapai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pacing w:val="-2"/>
                <w:sz w:val="24"/>
              </w:rPr>
              <w:t>tuju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5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5"/>
                <w:sz w:val="24"/>
              </w:rPr>
              <w:t xml:space="preserve">  </w:t>
            </w:r>
            <w:r>
              <w:rPr>
                <w:sz w:val="24"/>
              </w:rPr>
              <w:t>selalu</w:t>
            </w:r>
            <w:r>
              <w:rPr>
                <w:spacing w:val="27"/>
                <w:sz w:val="24"/>
              </w:rPr>
              <w:t xml:space="preserve">  </w:t>
            </w:r>
            <w:r>
              <w:rPr>
                <w:sz w:val="24"/>
              </w:rPr>
              <w:t>fokus</w:t>
            </w:r>
            <w:r>
              <w:rPr>
                <w:spacing w:val="28"/>
                <w:sz w:val="24"/>
              </w:rPr>
              <w:t xml:space="preserve">  </w:t>
            </w:r>
            <w:r>
              <w:rPr>
                <w:sz w:val="24"/>
              </w:rPr>
              <w:t>pada</w:t>
            </w:r>
            <w:r>
              <w:rPr>
                <w:spacing w:val="26"/>
                <w:sz w:val="24"/>
              </w:rPr>
              <w:t xml:space="preserve">  </w:t>
            </w:r>
            <w:r>
              <w:rPr>
                <w:sz w:val="24"/>
              </w:rPr>
              <w:t>materi</w:t>
            </w:r>
            <w:r>
              <w:rPr>
                <w:spacing w:val="29"/>
                <w:sz w:val="24"/>
              </w:rPr>
              <w:t xml:space="preserve">  </w:t>
            </w:r>
            <w:r>
              <w:rPr>
                <w:sz w:val="24"/>
              </w:rPr>
              <w:t>yang</w:t>
            </w:r>
            <w:r>
              <w:rPr>
                <w:spacing w:val="26"/>
                <w:sz w:val="24"/>
              </w:rPr>
              <w:t xml:space="preserve">  </w:t>
            </w:r>
            <w:r>
              <w:rPr>
                <w:spacing w:val="-2"/>
                <w:sz w:val="24"/>
              </w:rPr>
              <w:t>sed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dipelaja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anp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ergangg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hal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lain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6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Saya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ring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erganggu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oleh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hal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lai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aat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d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 xml:space="preserve">sulit untuk </w:t>
            </w:r>
            <w:r>
              <w:rPr>
                <w:spacing w:val="-2"/>
                <w:sz w:val="24"/>
              </w:rPr>
              <w:t>fokus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7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5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ncoba</w:t>
            </w:r>
            <w:r>
              <w:rPr>
                <w:spacing w:val="53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ngingat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5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aru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eng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udah dipelaj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belumnya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0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56" w:lineRule="exact"/>
              <w:ind w:left="11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49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spacing w:line="256" w:lineRule="exact"/>
              <w:ind w:left="12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38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spacing w:line="256" w:lineRule="exact"/>
              <w:ind w:left="110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lastRenderedPageBreak/>
              <w:t>28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tabs>
                <w:tab w:val="left" w:pos="779"/>
                <w:tab w:val="left" w:pos="1587"/>
                <w:tab w:val="left" w:pos="2863"/>
                <w:tab w:val="left" w:pos="3688"/>
                <w:tab w:val="left" w:pos="4357"/>
              </w:tabs>
              <w:spacing w:line="268" w:lineRule="exact"/>
              <w:ind w:left="108"/>
              <w:rPr>
                <w:sz w:val="24"/>
              </w:rPr>
            </w:pP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jar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ul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ateri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y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sudah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dipelajari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9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tabs>
                <w:tab w:val="left" w:pos="839"/>
                <w:tab w:val="left" w:pos="1413"/>
                <w:tab w:val="left" w:pos="2188"/>
                <w:tab w:val="left" w:pos="2451"/>
                <w:tab w:val="left" w:pos="3115"/>
                <w:tab w:val="left" w:pos="3855"/>
                <w:tab w:val="left" w:pos="4021"/>
              </w:tabs>
              <w:ind w:left="108" w:right="97"/>
              <w:rPr>
                <w:sz w:val="24"/>
              </w:rPr>
            </w:pP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gunakan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car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seperti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mbuat rangkuman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untuk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mpermudah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mahami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materi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0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5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ingung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idak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ahu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agaimana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car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nyelesai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asalah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tika</w:t>
            </w:r>
            <w:r>
              <w:rPr>
                <w:spacing w:val="-2"/>
                <w:sz w:val="24"/>
              </w:rPr>
              <w:t xml:space="preserve"> 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1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tabs>
                <w:tab w:val="left" w:pos="800"/>
                <w:tab w:val="left" w:pos="1616"/>
                <w:tab w:val="left" w:pos="2911"/>
                <w:tab w:val="left" w:pos="3758"/>
                <w:tab w:val="left" w:pos="4449"/>
              </w:tabs>
              <w:spacing w:line="268" w:lineRule="exact"/>
              <w:ind w:left="108"/>
              <w:rPr>
                <w:sz w:val="24"/>
              </w:rPr>
            </w:pP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seri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ul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ateri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y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telah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pacing w:val="-2"/>
                <w:sz w:val="24"/>
              </w:rPr>
              <w:t>dipelajari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2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tabs>
                <w:tab w:val="left" w:pos="944"/>
                <w:tab w:val="left" w:pos="1798"/>
                <w:tab w:val="left" w:pos="2827"/>
                <w:tab w:val="left" w:pos="4518"/>
              </w:tabs>
              <w:spacing w:line="268" w:lineRule="exact"/>
              <w:ind w:left="108"/>
              <w:rPr>
                <w:sz w:val="24"/>
              </w:rPr>
            </w:pP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tidak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pernah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evaluasi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atau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refleksi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3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merencanakan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jelas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apa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perl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belu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ul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4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5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5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  <w:r>
              <w:rPr>
                <w:spacing w:val="78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5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roster</w:t>
            </w:r>
            <w:r>
              <w:rPr>
                <w:spacing w:val="53"/>
                <w:w w:val="15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ud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dari </w:t>
            </w:r>
            <w:r>
              <w:rPr>
                <w:spacing w:val="-2"/>
                <w:sz w:val="24"/>
              </w:rPr>
              <w:t>sekolah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5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70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meningkatkan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pemaham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untuk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masti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pat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imengerti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6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6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69"/>
                <w:sz w:val="24"/>
              </w:rPr>
              <w:t xml:space="preserve"> </w:t>
            </w:r>
            <w:r>
              <w:rPr>
                <w:sz w:val="24"/>
              </w:rPr>
              <w:t>mengevaluasi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7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72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telah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nyelesaikan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ugas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7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memeriks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apakah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sudah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mencapai pemahaman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cukup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sebelum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melanjutkan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ke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at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rikutnya</w:t>
            </w:r>
            <w:r>
              <w:rPr>
                <w:spacing w:val="-2"/>
                <w:position w:val="2"/>
                <w:sz w:val="24"/>
              </w:rPr>
              <w:t>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8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38"/>
                <w:sz w:val="24"/>
              </w:rPr>
              <w:t xml:space="preserve">  </w:t>
            </w:r>
            <w:r>
              <w:rPr>
                <w:sz w:val="24"/>
              </w:rPr>
              <w:t>jarang</w:t>
            </w:r>
            <w:r>
              <w:rPr>
                <w:spacing w:val="37"/>
                <w:sz w:val="24"/>
              </w:rPr>
              <w:t xml:space="preserve">  </w:t>
            </w:r>
            <w:r>
              <w:rPr>
                <w:sz w:val="24"/>
              </w:rPr>
              <w:t>merenungkan</w:t>
            </w:r>
            <w:r>
              <w:rPr>
                <w:spacing w:val="38"/>
                <w:sz w:val="24"/>
              </w:rPr>
              <w:t xml:space="preserve">  </w:t>
            </w:r>
            <w:r>
              <w:rPr>
                <w:sz w:val="24"/>
              </w:rPr>
              <w:t>cara</w:t>
            </w:r>
            <w:r>
              <w:rPr>
                <w:spacing w:val="39"/>
                <w:sz w:val="24"/>
              </w:rPr>
              <w:t xml:space="preserve">  </w:t>
            </w:r>
            <w:r>
              <w:rPr>
                <w:sz w:val="24"/>
              </w:rPr>
              <w:t>belajar</w:t>
            </w:r>
            <w:r>
              <w:rPr>
                <w:spacing w:val="38"/>
                <w:sz w:val="24"/>
              </w:rPr>
              <w:t xml:space="preserve">  </w:t>
            </w:r>
            <w:r>
              <w:rPr>
                <w:spacing w:val="-4"/>
                <w:sz w:val="24"/>
              </w:rPr>
              <w:t>atau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ncob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mperbaikinya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9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6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refleksikan</w:t>
            </w:r>
            <w:r>
              <w:rPr>
                <w:spacing w:val="6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untuk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mengetahui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apakah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lebih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baik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7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68" w:lineRule="exact"/>
              <w:ind w:left="10" w:right="3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40.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tabs>
                <w:tab w:val="left" w:pos="784"/>
                <w:tab w:val="left" w:pos="1599"/>
                <w:tab w:val="left" w:pos="3198"/>
                <w:tab w:val="left" w:pos="3750"/>
                <w:tab w:val="left" w:pos="4424"/>
              </w:tabs>
              <w:spacing w:line="268" w:lineRule="exact"/>
              <w:ind w:left="108"/>
              <w:rPr>
                <w:sz w:val="24"/>
              </w:rPr>
            </w:pP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jar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rencanakan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apa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y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perlu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8"/>
              <w:rPr>
                <w:sz w:val="24"/>
              </w:rPr>
            </w:pPr>
            <w:r>
              <w:rPr>
                <w:sz w:val="24"/>
              </w:rPr>
              <w:t>dipelaja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ebelum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ula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</w:tbl>
    <w:p w:rsidR="00535C69" w:rsidRDefault="00535C69" w:rsidP="00535C69">
      <w:pPr>
        <w:pStyle w:val="BodyText"/>
        <w:spacing w:before="100"/>
        <w:rPr>
          <w:sz w:val="20"/>
        </w:rPr>
      </w:pPr>
    </w:p>
    <w:p w:rsidR="00535C69" w:rsidRDefault="00535C69" w:rsidP="00535C69">
      <w:pPr>
        <w:rPr>
          <w:b/>
          <w:noProof/>
          <w:sz w:val="24"/>
          <w:szCs w:val="24"/>
          <w:lang w:val="fi-FI"/>
        </w:rPr>
      </w:pPr>
    </w:p>
    <w:p w:rsidR="00535C69" w:rsidRPr="00D73B7D" w:rsidRDefault="00535C69" w:rsidP="00535C69">
      <w:pPr>
        <w:rPr>
          <w:b/>
          <w:noProof/>
          <w:sz w:val="28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br w:type="page"/>
      </w:r>
      <w:bookmarkStart w:id="56" w:name="_Toc198672590"/>
      <w:bookmarkStart w:id="57" w:name="_Toc198548755"/>
      <w:bookmarkStart w:id="58" w:name="_Toc198616106"/>
      <w:bookmarkStart w:id="59" w:name="_Toc198617345"/>
      <w:bookmarkStart w:id="60" w:name="_Toc198617846"/>
      <w:bookmarkStart w:id="61" w:name="_Toc198621479"/>
      <w:bookmarkStart w:id="62" w:name="_Toc198621814"/>
      <w:r w:rsidRPr="00D73B7D">
        <w:rPr>
          <w:b/>
          <w:sz w:val="24"/>
        </w:rPr>
        <w:lastRenderedPageBreak/>
        <w:t xml:space="preserve">Lampiran </w:t>
      </w:r>
      <w:r w:rsidRPr="00D73B7D">
        <w:rPr>
          <w:b/>
          <w:sz w:val="24"/>
        </w:rPr>
        <w:fldChar w:fldCharType="begin"/>
      </w:r>
      <w:r w:rsidRPr="00D73B7D">
        <w:rPr>
          <w:b/>
          <w:sz w:val="24"/>
        </w:rPr>
        <w:instrText xml:space="preserve"> SEQ Lampiran \* ARABIC </w:instrText>
      </w:r>
      <w:r w:rsidRPr="00D73B7D">
        <w:rPr>
          <w:b/>
          <w:sz w:val="24"/>
        </w:rPr>
        <w:fldChar w:fldCharType="separate"/>
      </w:r>
      <w:r>
        <w:rPr>
          <w:b/>
          <w:noProof/>
          <w:sz w:val="24"/>
        </w:rPr>
        <w:t>3</w:t>
      </w:r>
      <w:r w:rsidRPr="00D73B7D">
        <w:rPr>
          <w:b/>
          <w:sz w:val="24"/>
        </w:rPr>
        <w:fldChar w:fldCharType="end"/>
      </w:r>
      <w:r w:rsidRPr="00D73B7D">
        <w:rPr>
          <w:b/>
          <w:sz w:val="24"/>
        </w:rPr>
        <w:t xml:space="preserve"> Angket Pola Asuh Demokratis</w:t>
      </w:r>
      <w:bookmarkEnd w:id="56"/>
    </w:p>
    <w:p w:rsidR="00535C69" w:rsidRPr="00A86E6F" w:rsidRDefault="00535C69" w:rsidP="00F97D92">
      <w:pPr>
        <w:pStyle w:val="Heading1"/>
        <w:numPr>
          <w:ilvl w:val="0"/>
          <w:numId w:val="3"/>
        </w:numPr>
        <w:tabs>
          <w:tab w:val="left" w:pos="1287"/>
        </w:tabs>
        <w:spacing w:before="0"/>
        <w:ind w:left="1287" w:right="0" w:hanging="359"/>
        <w:jc w:val="both"/>
        <w:rPr>
          <w:b w:val="0"/>
        </w:rPr>
      </w:pPr>
      <w:bookmarkStart w:id="63" w:name="_Toc199700156"/>
      <w:bookmarkStart w:id="64" w:name="_Toc199701092"/>
      <w:bookmarkStart w:id="65" w:name="_Toc200276024"/>
      <w:bookmarkStart w:id="66" w:name="_Toc200276500"/>
      <w:bookmarkStart w:id="67" w:name="_Toc200276842"/>
      <w:bookmarkStart w:id="68" w:name="_Toc200276984"/>
      <w:bookmarkStart w:id="69" w:name="_Toc211603275"/>
      <w:r w:rsidRPr="00A86E6F">
        <w:rPr>
          <w:sz w:val="24"/>
        </w:rPr>
        <w:t>Petunjuk</w:t>
      </w:r>
      <w:r w:rsidRPr="00A86E6F">
        <w:rPr>
          <w:spacing w:val="-2"/>
          <w:sz w:val="24"/>
        </w:rPr>
        <w:t xml:space="preserve"> Pengisian</w:t>
      </w:r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</w:p>
    <w:p w:rsidR="00535C69" w:rsidRPr="00A86E6F" w:rsidRDefault="00535C69" w:rsidP="00535C69">
      <w:pPr>
        <w:pStyle w:val="BodyText"/>
        <w:spacing w:before="132" w:line="360" w:lineRule="auto"/>
        <w:ind w:left="995" w:right="139" w:firstLine="720"/>
        <w:jc w:val="both"/>
      </w:pPr>
      <w:r w:rsidRPr="00A86E6F">
        <w:t xml:space="preserve">Pada lembaran berikut ini ada beberapa butir pernyataan. Ananda diminta memberikan jawaban dengan cara memberi </w:t>
      </w:r>
      <w:r w:rsidRPr="00A86E6F">
        <w:rPr>
          <w:i/>
        </w:rPr>
        <w:t xml:space="preserve">check list </w:t>
      </w:r>
      <w:r w:rsidRPr="00A86E6F">
        <w:t>(</w:t>
      </w:r>
      <w:r w:rsidRPr="00A86E6F">
        <w:sym w:font="Wingdings" w:char="F0FC"/>
      </w:r>
      <w:r w:rsidRPr="00A86E6F">
        <w:t>) pada salah satu alternatif jawaban (SS,S,TS,STS) yang telah tersedia, sesuai dengan pilihan jawaban yang cocok dengan keadaan Ananda. Untuk mempermudah Ananda</w:t>
      </w:r>
      <w:r w:rsidRPr="00A86E6F">
        <w:rPr>
          <w:spacing w:val="-11"/>
        </w:rPr>
        <w:t xml:space="preserve"> </w:t>
      </w:r>
      <w:r w:rsidRPr="00A86E6F">
        <w:t>dalam</w:t>
      </w:r>
      <w:r w:rsidRPr="00A86E6F">
        <w:rPr>
          <w:spacing w:val="-10"/>
        </w:rPr>
        <w:t xml:space="preserve"> </w:t>
      </w:r>
      <w:r w:rsidRPr="00A86E6F">
        <w:t>menjawab</w:t>
      </w:r>
      <w:r w:rsidRPr="00A86E6F">
        <w:rPr>
          <w:spacing w:val="-8"/>
        </w:rPr>
        <w:t xml:space="preserve"> </w:t>
      </w:r>
      <w:r w:rsidRPr="00A86E6F">
        <w:t>setiap</w:t>
      </w:r>
      <w:r w:rsidRPr="00A86E6F">
        <w:rPr>
          <w:spacing w:val="-10"/>
        </w:rPr>
        <w:t xml:space="preserve"> </w:t>
      </w:r>
      <w:r w:rsidRPr="00A86E6F">
        <w:t>pernyataan</w:t>
      </w:r>
      <w:r w:rsidRPr="00A86E6F">
        <w:rPr>
          <w:spacing w:val="-5"/>
        </w:rPr>
        <w:t xml:space="preserve"> </w:t>
      </w:r>
      <w:r w:rsidRPr="00A86E6F">
        <w:t>yang</w:t>
      </w:r>
      <w:r w:rsidRPr="00A86E6F">
        <w:rPr>
          <w:spacing w:val="-12"/>
        </w:rPr>
        <w:t xml:space="preserve"> </w:t>
      </w:r>
      <w:r w:rsidRPr="00A86E6F">
        <w:t>ada,</w:t>
      </w:r>
      <w:r w:rsidRPr="00A86E6F">
        <w:rPr>
          <w:spacing w:val="-10"/>
        </w:rPr>
        <w:t xml:space="preserve"> </w:t>
      </w:r>
      <w:r w:rsidRPr="00A86E6F">
        <w:t>berikut</w:t>
      </w:r>
      <w:r w:rsidRPr="00A86E6F">
        <w:rPr>
          <w:spacing w:val="-10"/>
        </w:rPr>
        <w:t xml:space="preserve"> </w:t>
      </w:r>
      <w:r w:rsidRPr="00A86E6F">
        <w:t>ini</w:t>
      </w:r>
      <w:r w:rsidRPr="00A86E6F">
        <w:rPr>
          <w:spacing w:val="-10"/>
        </w:rPr>
        <w:t xml:space="preserve"> </w:t>
      </w:r>
      <w:r w:rsidRPr="00A86E6F">
        <w:t>dikemukakan pedoman tentang alternatif jawaban, yaitu:</w:t>
      </w:r>
    </w:p>
    <w:p w:rsidR="00535C69" w:rsidRPr="00A86E6F" w:rsidRDefault="00535C69" w:rsidP="00F97D92">
      <w:pPr>
        <w:pStyle w:val="ListParagraph"/>
        <w:numPr>
          <w:ilvl w:val="1"/>
          <w:numId w:val="3"/>
        </w:numPr>
        <w:tabs>
          <w:tab w:val="left" w:pos="2076"/>
        </w:tabs>
        <w:spacing w:before="1" w:line="360" w:lineRule="auto"/>
        <w:ind w:right="139"/>
        <w:rPr>
          <w:sz w:val="24"/>
        </w:rPr>
      </w:pPr>
      <w:r w:rsidRPr="00A86E6F">
        <w:rPr>
          <w:sz w:val="24"/>
        </w:rPr>
        <w:t>Sang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suai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(SS),</w:t>
      </w:r>
      <w:r w:rsidRPr="00A86E6F">
        <w:rPr>
          <w:spacing w:val="-16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-16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-16"/>
          <w:sz w:val="24"/>
        </w:rPr>
        <w:t xml:space="preserve"> </w:t>
      </w:r>
      <w:r w:rsidRPr="00A86E6F">
        <w:rPr>
          <w:sz w:val="24"/>
        </w:rPr>
        <w:t>sang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pendap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tentang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apa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yang menjadi isi pernyataan.</w:t>
      </w:r>
    </w:p>
    <w:p w:rsidR="00535C69" w:rsidRPr="00A86E6F" w:rsidRDefault="00535C69" w:rsidP="00F97D92">
      <w:pPr>
        <w:pStyle w:val="ListParagraph"/>
        <w:numPr>
          <w:ilvl w:val="1"/>
          <w:numId w:val="3"/>
        </w:numPr>
        <w:tabs>
          <w:tab w:val="left" w:pos="2076"/>
        </w:tabs>
        <w:spacing w:line="360" w:lineRule="auto"/>
        <w:ind w:right="145"/>
        <w:rPr>
          <w:sz w:val="24"/>
        </w:rPr>
      </w:pPr>
      <w:r w:rsidRPr="00A86E6F">
        <w:rPr>
          <w:sz w:val="24"/>
        </w:rPr>
        <w:t>Sesuai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(S)</w:t>
      </w:r>
      <w:r w:rsidRPr="00A86E6F">
        <w:rPr>
          <w:spacing w:val="33"/>
          <w:sz w:val="24"/>
        </w:rPr>
        <w:t xml:space="preserve"> </w:t>
      </w:r>
      <w:r w:rsidRPr="00A86E6F">
        <w:rPr>
          <w:sz w:val="24"/>
        </w:rPr>
        <w:t>,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sebagian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besar</w:t>
      </w:r>
      <w:r w:rsidRPr="00A86E6F">
        <w:rPr>
          <w:spacing w:val="33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33"/>
          <w:sz w:val="24"/>
        </w:rPr>
        <w:t xml:space="preserve"> </w:t>
      </w:r>
      <w:r w:rsidRPr="00A86E6F">
        <w:rPr>
          <w:sz w:val="24"/>
        </w:rPr>
        <w:t>sependapat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tentang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apa yang menjadi isi pernyataan.</w:t>
      </w:r>
    </w:p>
    <w:p w:rsidR="00535C69" w:rsidRPr="00A86E6F" w:rsidRDefault="00535C69" w:rsidP="00F97D92">
      <w:pPr>
        <w:pStyle w:val="ListParagraph"/>
        <w:numPr>
          <w:ilvl w:val="1"/>
          <w:numId w:val="3"/>
        </w:numPr>
        <w:tabs>
          <w:tab w:val="left" w:pos="2076"/>
        </w:tabs>
        <w:spacing w:line="360" w:lineRule="auto"/>
        <w:ind w:right="140"/>
        <w:rPr>
          <w:sz w:val="24"/>
        </w:rPr>
      </w:pPr>
      <w:r w:rsidRPr="00A86E6F">
        <w:rPr>
          <w:sz w:val="24"/>
        </w:rPr>
        <w:t>Tidak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suai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(TS),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tidak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pernah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pendap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tentang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apa yang menjadi isi pernyataan.</w:t>
      </w:r>
    </w:p>
    <w:p w:rsidR="00535C69" w:rsidRPr="00A86E6F" w:rsidRDefault="00535C69" w:rsidP="00F97D92">
      <w:pPr>
        <w:pStyle w:val="ListParagraph"/>
        <w:numPr>
          <w:ilvl w:val="1"/>
          <w:numId w:val="3"/>
        </w:numPr>
        <w:tabs>
          <w:tab w:val="left" w:pos="2076"/>
        </w:tabs>
        <w:spacing w:line="360" w:lineRule="auto"/>
        <w:ind w:right="142"/>
        <w:rPr>
          <w:sz w:val="24"/>
        </w:rPr>
      </w:pPr>
      <w:r w:rsidRPr="00A86E6F">
        <w:rPr>
          <w:sz w:val="24"/>
        </w:rPr>
        <w:t>Sangat</w:t>
      </w:r>
      <w:r w:rsidRPr="00A86E6F">
        <w:rPr>
          <w:spacing w:val="38"/>
          <w:sz w:val="24"/>
        </w:rPr>
        <w:t xml:space="preserve"> </w:t>
      </w:r>
      <w:r w:rsidRPr="00A86E6F">
        <w:rPr>
          <w:sz w:val="24"/>
        </w:rPr>
        <w:t>tidak</w:t>
      </w:r>
      <w:r w:rsidRPr="00A86E6F">
        <w:rPr>
          <w:spacing w:val="36"/>
          <w:sz w:val="24"/>
        </w:rPr>
        <w:t xml:space="preserve"> </w:t>
      </w:r>
      <w:r w:rsidRPr="00A86E6F">
        <w:rPr>
          <w:sz w:val="24"/>
        </w:rPr>
        <w:t>sesuai</w:t>
      </w:r>
      <w:r w:rsidRPr="00A86E6F">
        <w:rPr>
          <w:spacing w:val="38"/>
          <w:sz w:val="24"/>
        </w:rPr>
        <w:t xml:space="preserve"> </w:t>
      </w:r>
      <w:r w:rsidRPr="00A86E6F">
        <w:rPr>
          <w:sz w:val="24"/>
        </w:rPr>
        <w:t>(STS),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sangat</w:t>
      </w:r>
      <w:r w:rsidRPr="00A86E6F">
        <w:rPr>
          <w:spacing w:val="38"/>
          <w:sz w:val="24"/>
        </w:rPr>
        <w:t xml:space="preserve"> </w:t>
      </w:r>
      <w:r w:rsidRPr="00A86E6F">
        <w:rPr>
          <w:sz w:val="24"/>
        </w:rPr>
        <w:t>tidak</w:t>
      </w:r>
      <w:r w:rsidRPr="00A86E6F">
        <w:rPr>
          <w:spacing w:val="36"/>
          <w:sz w:val="24"/>
        </w:rPr>
        <w:t xml:space="preserve"> </w:t>
      </w:r>
      <w:r w:rsidRPr="00A86E6F">
        <w:rPr>
          <w:sz w:val="24"/>
        </w:rPr>
        <w:t>sependapat tentang apa yang menjadi isi pernyataan.</w:t>
      </w:r>
    </w:p>
    <w:p w:rsidR="00535C69" w:rsidRPr="00A86E6F" w:rsidRDefault="00535C69" w:rsidP="00F97D92">
      <w:pPr>
        <w:pStyle w:val="Heading1"/>
        <w:numPr>
          <w:ilvl w:val="0"/>
          <w:numId w:val="3"/>
        </w:numPr>
        <w:tabs>
          <w:tab w:val="left" w:pos="1287"/>
        </w:tabs>
        <w:spacing w:before="5" w:line="360" w:lineRule="auto"/>
        <w:ind w:left="1287" w:right="0" w:hanging="359"/>
        <w:jc w:val="left"/>
        <w:rPr>
          <w:b w:val="0"/>
          <w:sz w:val="24"/>
        </w:rPr>
      </w:pPr>
      <w:bookmarkStart w:id="70" w:name="_Toc198548756"/>
      <w:bookmarkStart w:id="71" w:name="_Toc198616107"/>
      <w:bookmarkStart w:id="72" w:name="_Toc198617346"/>
      <w:bookmarkStart w:id="73" w:name="_Toc198617847"/>
      <w:bookmarkStart w:id="74" w:name="_Toc198621480"/>
      <w:bookmarkStart w:id="75" w:name="_Toc198621815"/>
      <w:bookmarkStart w:id="76" w:name="_Toc199700157"/>
      <w:bookmarkStart w:id="77" w:name="_Toc199701093"/>
      <w:bookmarkStart w:id="78" w:name="_Toc200276025"/>
      <w:bookmarkStart w:id="79" w:name="_Toc200276501"/>
      <w:bookmarkStart w:id="80" w:name="_Toc200276843"/>
      <w:bookmarkStart w:id="81" w:name="_Toc200276985"/>
      <w:bookmarkStart w:id="82" w:name="_Toc211603276"/>
      <w:r w:rsidRPr="00A86E6F">
        <w:rPr>
          <w:sz w:val="24"/>
        </w:rPr>
        <w:t>Daftar</w:t>
      </w:r>
      <w:r w:rsidRPr="00A86E6F">
        <w:rPr>
          <w:spacing w:val="-2"/>
          <w:sz w:val="24"/>
        </w:rPr>
        <w:t xml:space="preserve"> Pernyataan</w:t>
      </w:r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</w:p>
    <w:p w:rsidR="00535C69" w:rsidRDefault="00535C69" w:rsidP="00535C69">
      <w:pPr>
        <w:pStyle w:val="BodyText"/>
        <w:spacing w:before="135" w:after="6" w:line="360" w:lineRule="auto"/>
        <w:ind w:left="1288"/>
      </w:pPr>
      <w:r w:rsidRPr="008A1959">
        <w:t xml:space="preserve">Berikan tanda </w:t>
      </w:r>
      <w:r w:rsidRPr="008A1959">
        <w:rPr>
          <w:i/>
        </w:rPr>
        <w:t>check list</w:t>
      </w:r>
      <w:r w:rsidRPr="008A1959">
        <w:rPr>
          <w:i/>
          <w:spacing w:val="29"/>
        </w:rPr>
        <w:t xml:space="preserve"> </w:t>
      </w:r>
      <w:r w:rsidRPr="008A1959">
        <w:t>(</w:t>
      </w:r>
      <w:r>
        <w:sym w:font="Wingdings" w:char="F0FC"/>
      </w:r>
      <w:r w:rsidRPr="008A1959">
        <w:t>) pada kolom pernyataan yang sesuai dengan</w:t>
      </w:r>
      <w:r w:rsidRPr="008A1959">
        <w:rPr>
          <w:spacing w:val="40"/>
        </w:rPr>
        <w:t xml:space="preserve"> </w:t>
      </w:r>
      <w:r w:rsidRPr="008A1959">
        <w:t>keadaan ananda.</w:t>
      </w:r>
    </w:p>
    <w:tbl>
      <w:tblPr>
        <w:tblW w:w="7932" w:type="dxa"/>
        <w:tblInd w:w="5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5030"/>
        <w:gridCol w:w="567"/>
        <w:gridCol w:w="562"/>
        <w:gridCol w:w="567"/>
        <w:gridCol w:w="644"/>
      </w:tblGrid>
      <w:tr w:rsidR="00535C69" w:rsidTr="00535C69">
        <w:trPr>
          <w:trHeight w:val="275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bebas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,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tap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etap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memberi </w:t>
            </w:r>
            <w:r>
              <w:rPr>
                <w:spacing w:val="-2"/>
                <w:sz w:val="24"/>
              </w:rPr>
              <w:t>arah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46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putusan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5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55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ihargai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54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ndiri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70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 tida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gontrol wak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belajar </w:t>
            </w:r>
            <w:r>
              <w:rPr>
                <w:spacing w:val="-4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0"/>
              </w:rPr>
            </w:pPr>
          </w:p>
        </w:tc>
      </w:tr>
      <w:tr w:rsidR="00535C69" w:rsidTr="00535C69">
        <w:trPr>
          <w:trHeight w:val="508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70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8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2"/>
                <w:sz w:val="24"/>
              </w:rPr>
              <w:t xml:space="preserve"> </w:t>
            </w:r>
            <w:r>
              <w:rPr>
                <w:sz w:val="24"/>
              </w:rPr>
              <w:t>memahami</w:t>
            </w:r>
            <w:r>
              <w:rPr>
                <w:spacing w:val="62"/>
                <w:sz w:val="24"/>
              </w:rPr>
              <w:t xml:space="preserve"> </w:t>
            </w:r>
            <w:r>
              <w:rPr>
                <w:sz w:val="24"/>
              </w:rPr>
              <w:t>apa</w:t>
            </w:r>
            <w:r>
              <w:rPr>
                <w:spacing w:val="6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6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utuhkan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74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tua</w:t>
            </w:r>
            <w:r>
              <w:rPr>
                <w:spacing w:val="36"/>
                <w:sz w:val="24"/>
              </w:rPr>
              <w:t xml:space="preserve">  </w:t>
            </w:r>
            <w:r>
              <w:rPr>
                <w:sz w:val="24"/>
              </w:rPr>
              <w:t>jarang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merespon</w:t>
            </w:r>
            <w:r>
              <w:rPr>
                <w:spacing w:val="36"/>
                <w:sz w:val="24"/>
              </w:rPr>
              <w:t xml:space="preserve">  </w:t>
            </w:r>
            <w:r>
              <w:rPr>
                <w:sz w:val="24"/>
              </w:rPr>
              <w:t>kebutuhan</w:t>
            </w:r>
            <w:r>
              <w:rPr>
                <w:spacing w:val="36"/>
                <w:sz w:val="24"/>
              </w:rPr>
              <w:t xml:space="preserve"> 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cepat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10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pedul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erhadap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perasa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butuhan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32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432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lastRenderedPageBreak/>
              <w:t>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8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41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38"/>
                <w:sz w:val="24"/>
              </w:rPr>
              <w:t xml:space="preserve"> </w:t>
            </w:r>
            <w:r>
              <w:rPr>
                <w:sz w:val="24"/>
              </w:rPr>
              <w:t>mendengarkan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apa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39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utuh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12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z w:val="24"/>
              </w:rPr>
            </w:pPr>
            <w:r>
              <w:rPr>
                <w:spacing w:val="-5"/>
                <w:sz w:val="24"/>
              </w:rPr>
              <w:t>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setiap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pendapat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sampai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48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7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7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7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77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gungkap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pendap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pa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98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2"/>
                <w:sz w:val="24"/>
              </w:rPr>
              <w:t xml:space="preserve">  </w:t>
            </w:r>
            <w:r>
              <w:rPr>
                <w:sz w:val="24"/>
              </w:rPr>
              <w:t>tua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memberi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ruang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bagi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z w:val="24"/>
              </w:rPr>
              <w:t>saya</w:t>
            </w:r>
            <w:r>
              <w:rPr>
                <w:spacing w:val="34"/>
                <w:sz w:val="24"/>
              </w:rPr>
              <w:t xml:space="preserve">  </w:t>
            </w:r>
            <w:r>
              <w:rPr>
                <w:spacing w:val="-2"/>
                <w:sz w:val="24"/>
              </w:rPr>
              <w:t>untuk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yampai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ide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pendapat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237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dapat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82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membantu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memahami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pentingny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ertanggu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jawab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ta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setiap </w:t>
            </w:r>
            <w:r>
              <w:rPr>
                <w:spacing w:val="-2"/>
                <w:sz w:val="24"/>
              </w:rPr>
              <w:t>tindaka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248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56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5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58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ent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mpa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rbuat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142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29"/>
                <w:sz w:val="24"/>
              </w:rPr>
              <w:t xml:space="preserve">  </w:t>
            </w:r>
            <w:r>
              <w:rPr>
                <w:sz w:val="24"/>
              </w:rPr>
              <w:t>memahami</w:t>
            </w:r>
            <w:r>
              <w:rPr>
                <w:spacing w:val="30"/>
                <w:sz w:val="24"/>
              </w:rPr>
              <w:t xml:space="preserve">  </w:t>
            </w:r>
            <w:r>
              <w:rPr>
                <w:sz w:val="24"/>
              </w:rPr>
              <w:t>akibat</w:t>
            </w:r>
            <w:r>
              <w:rPr>
                <w:spacing w:val="31"/>
                <w:sz w:val="24"/>
              </w:rPr>
              <w:t xml:space="preserve">  </w:t>
            </w:r>
            <w:r>
              <w:rPr>
                <w:sz w:val="24"/>
              </w:rPr>
              <w:t>dari</w:t>
            </w:r>
            <w:r>
              <w:rPr>
                <w:spacing w:val="29"/>
                <w:sz w:val="24"/>
              </w:rPr>
              <w:t xml:space="preserve">  </w:t>
            </w:r>
            <w:r>
              <w:rPr>
                <w:sz w:val="24"/>
              </w:rPr>
              <w:t>perbuatan</w:t>
            </w:r>
            <w:r>
              <w:rPr>
                <w:spacing w:val="33"/>
                <w:sz w:val="24"/>
              </w:rPr>
              <w:t xml:space="preserve"> 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ilaku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aren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50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1018"/>
                <w:tab w:val="left" w:pos="1625"/>
                <w:tab w:val="left" w:pos="2539"/>
                <w:tab w:val="left" w:pos="4211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jarang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ingatkan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tent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onsekuens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ilih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buat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58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34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33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33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skipu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belum </w:t>
            </w:r>
            <w:r>
              <w:rPr>
                <w:spacing w:val="-2"/>
                <w:sz w:val="24"/>
              </w:rPr>
              <w:t>sempurn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237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a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mamp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saya dalam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25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1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terlalu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maksanakan</w:t>
            </w:r>
            <w:r>
              <w:rPr>
                <w:spacing w:val="-4"/>
                <w:sz w:val="24"/>
              </w:rPr>
              <w:t xml:space="preserve"> car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elajar</w:t>
            </w:r>
            <w:r>
              <w:rPr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yang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idak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sesu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de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mampuan</w:t>
            </w:r>
            <w:r>
              <w:rPr>
                <w:spacing w:val="-4"/>
                <w:sz w:val="24"/>
              </w:rPr>
              <w:t xml:space="preserve"> 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33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985"/>
                <w:tab w:val="left" w:pos="1558"/>
                <w:tab w:val="left" w:pos="2971"/>
                <w:tab w:val="left" w:pos="3837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dukung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dalam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ambil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putusan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metode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 xml:space="preserve">anggap </w:t>
            </w:r>
            <w:r>
              <w:rPr>
                <w:spacing w:val="-2"/>
                <w:sz w:val="24"/>
              </w:rPr>
              <w:t>efektif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43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79"/>
                <w:sz w:val="24"/>
              </w:rPr>
              <w:t xml:space="preserve"> </w:t>
            </w:r>
            <w:r>
              <w:rPr>
                <w:sz w:val="24"/>
              </w:rPr>
              <w:t>bahw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gatu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elajar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baik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1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terbebani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tuntutan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tu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333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onto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jelas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639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mengajarkan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bagaimana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cara mengatasi</w:t>
            </w:r>
            <w:r>
              <w:rPr>
                <w:spacing w:val="44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45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46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45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46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ba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ekun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09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5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55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56"/>
                <w:sz w:val="24"/>
              </w:rPr>
              <w:t xml:space="preserve"> </w:t>
            </w:r>
            <w:r>
              <w:rPr>
                <w:sz w:val="24"/>
              </w:rPr>
              <w:t>memberitahu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  <w:r>
              <w:rPr>
                <w:spacing w:val="6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ya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baik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merencanakan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atau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mengevaluasi proses 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lebih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percay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karena</w:t>
            </w:r>
            <w:r>
              <w:rPr>
                <w:spacing w:val="70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adanya</w:t>
            </w:r>
            <w:r>
              <w:rPr>
                <w:spacing w:val="67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ukungan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bimbingan</w:t>
            </w:r>
            <w:r>
              <w:rPr>
                <w:spacing w:val="69"/>
                <w:w w:val="150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dari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pacing w:val="78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7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aren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urangn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imbi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ri or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2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9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59"/>
                <w:sz w:val="24"/>
              </w:rPr>
              <w:t xml:space="preserve"> </w:t>
            </w:r>
            <w:r>
              <w:rPr>
                <w:sz w:val="24"/>
              </w:rPr>
              <w:t>mendukung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mbimbing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gat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lastRenderedPageBreak/>
              <w:t>2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49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49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z w:val="24"/>
              </w:rPr>
              <w:t>arahan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53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say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ghadap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sulit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0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melibatkan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3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3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rencanakan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car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2"/>
                <w:sz w:val="24"/>
              </w:rPr>
              <w:t xml:space="preserve"> efektif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1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z w:val="24"/>
              </w:rPr>
              <w:t>memilih</w:t>
            </w:r>
            <w:r>
              <w:rPr>
                <w:spacing w:val="53"/>
                <w:sz w:val="24"/>
              </w:rPr>
              <w:t xml:space="preserve"> </w:t>
            </w:r>
            <w:r>
              <w:rPr>
                <w:sz w:val="24"/>
              </w:rPr>
              <w:t>metode</w:t>
            </w:r>
            <w:r>
              <w:rPr>
                <w:spacing w:val="51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52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tanp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dengark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 xml:space="preserve">pendapat </w:t>
            </w:r>
            <w:r>
              <w:rPr>
                <w:spacing w:val="-4"/>
                <w:sz w:val="24"/>
              </w:rPr>
              <w:t>say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2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tabs>
                <w:tab w:val="left" w:pos="910"/>
                <w:tab w:val="left" w:pos="1409"/>
                <w:tab w:val="left" w:pos="2549"/>
                <w:tab w:val="left" w:pos="3177"/>
                <w:tab w:val="left" w:pos="4371"/>
              </w:tabs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Orang</w:t>
            </w:r>
            <w:r>
              <w:rPr>
                <w:sz w:val="24"/>
              </w:rPr>
              <w:tab/>
            </w:r>
            <w:r>
              <w:rPr>
                <w:spacing w:val="-5"/>
                <w:sz w:val="24"/>
              </w:rPr>
              <w:t>tu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mengajak</w:t>
            </w:r>
            <w:r>
              <w:rPr>
                <w:sz w:val="24"/>
              </w:rPr>
              <w:tab/>
            </w:r>
            <w:r>
              <w:rPr>
                <w:spacing w:val="-4"/>
                <w:sz w:val="24"/>
              </w:rPr>
              <w:t>saya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berdiskusi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untuk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entu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uj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3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dilibatkan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menentukan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jadwal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4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59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64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jarang</w:t>
            </w:r>
            <w:r>
              <w:rPr>
                <w:spacing w:val="61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ngambil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keputusan</w:t>
            </w:r>
            <w:r>
              <w:rPr>
                <w:spacing w:val="64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akhir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 xml:space="preserve">untuk </w:t>
            </w:r>
            <w:r>
              <w:rPr>
                <w:spacing w:val="-2"/>
                <w:sz w:val="24"/>
              </w:rPr>
              <w:t>keluarg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5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63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keputusan</w:t>
            </w:r>
            <w:r>
              <w:rPr>
                <w:spacing w:val="68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akhir</w:t>
            </w:r>
            <w:r>
              <w:rPr>
                <w:spacing w:val="65"/>
                <w:w w:val="150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71"/>
                <w:w w:val="150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eluarg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ering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kali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itentukan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anggot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lain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selain orang tua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6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70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mendukung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tetap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konsisten</w:t>
            </w:r>
          </w:p>
          <w:p w:rsidR="00535C69" w:rsidRPr="00DC6BC2" w:rsidRDefault="00535C69" w:rsidP="00535C69">
            <w:pPr>
              <w:pStyle w:val="TableParagraph"/>
              <w:spacing w:line="268" w:lineRule="exact"/>
              <w:ind w:left="107"/>
              <w:rPr>
                <w:spacing w:val="-2"/>
                <w:sz w:val="24"/>
              </w:rPr>
            </w:pPr>
            <w:r>
              <w:rPr>
                <w:sz w:val="24"/>
              </w:rPr>
              <w:t>dalam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erjakan</w:t>
            </w:r>
            <w:r>
              <w:rPr>
                <w:spacing w:val="-2"/>
                <w:sz w:val="24"/>
              </w:rPr>
              <w:t xml:space="preserve"> tugas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7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merasa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orang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kurang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apresiasi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ketik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sipli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8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menghargai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menjaga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disipli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  <w:tr w:rsidR="00535C69" w:rsidTr="00535C69">
        <w:trPr>
          <w:trHeight w:val="551"/>
        </w:trPr>
        <w:tc>
          <w:tcPr>
            <w:tcW w:w="562" w:type="dxa"/>
          </w:tcPr>
          <w:p w:rsidR="00535C69" w:rsidRDefault="00535C69" w:rsidP="00535C69">
            <w:pPr>
              <w:pStyle w:val="TableParagraph"/>
              <w:spacing w:line="268" w:lineRule="exact"/>
              <w:ind w:left="40" w:right="34"/>
              <w:rPr>
                <w:spacing w:val="-5"/>
                <w:sz w:val="24"/>
              </w:rPr>
            </w:pPr>
            <w:r>
              <w:rPr>
                <w:spacing w:val="-5"/>
                <w:sz w:val="24"/>
              </w:rPr>
              <w:t>39.</w:t>
            </w:r>
          </w:p>
        </w:tc>
        <w:tc>
          <w:tcPr>
            <w:tcW w:w="5030" w:type="dxa"/>
          </w:tcPr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Orang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tua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mengabaikan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usaha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saya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>dalam</w:t>
            </w:r>
          </w:p>
          <w:p w:rsidR="00535C69" w:rsidRDefault="00535C69" w:rsidP="00535C69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>
              <w:rPr>
                <w:sz w:val="24"/>
              </w:rPr>
              <w:t>menjag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onsisten 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pacing w:val="-2"/>
                <w:sz w:val="24"/>
              </w:rPr>
              <w:t>belajar.</w:t>
            </w: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2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567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  <w:tc>
          <w:tcPr>
            <w:tcW w:w="644" w:type="dxa"/>
          </w:tcPr>
          <w:p w:rsidR="00535C69" w:rsidRDefault="00535C69" w:rsidP="00535C69">
            <w:pPr>
              <w:pStyle w:val="TableParagraph"/>
              <w:rPr>
                <w:sz w:val="24"/>
              </w:rPr>
            </w:pPr>
          </w:p>
        </w:tc>
      </w:tr>
    </w:tbl>
    <w:p w:rsidR="00535C69" w:rsidRDefault="00535C69" w:rsidP="00535C69">
      <w:pPr>
        <w:rPr>
          <w:b/>
          <w:noProof/>
          <w:sz w:val="24"/>
          <w:szCs w:val="24"/>
          <w:lang w:val="fi-FI"/>
        </w:rPr>
      </w:pPr>
    </w:p>
    <w:p w:rsidR="00535C69" w:rsidRDefault="00535C69" w:rsidP="00535C69">
      <w:pPr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br w:type="page"/>
      </w:r>
    </w:p>
    <w:p w:rsidR="00535C69" w:rsidRPr="00165AB4" w:rsidRDefault="00535C69" w:rsidP="00535C69">
      <w:pPr>
        <w:pStyle w:val="Caption"/>
        <w:rPr>
          <w:rFonts w:ascii="Times New Roman" w:hAnsi="Times New Roman" w:cs="Times New Roman"/>
          <w:b/>
          <w:color w:val="000000" w:themeColor="text1"/>
          <w:sz w:val="24"/>
        </w:rPr>
      </w:pPr>
      <w:bookmarkStart w:id="83" w:name="_Toc198672591"/>
      <w:bookmarkStart w:id="84" w:name="_Toc198548757"/>
      <w:bookmarkStart w:id="85" w:name="_Toc198616108"/>
      <w:bookmarkStart w:id="86" w:name="_Toc198617347"/>
      <w:bookmarkStart w:id="87" w:name="_Toc198617848"/>
      <w:bookmarkStart w:id="88" w:name="_Toc198621481"/>
      <w:bookmarkStart w:id="89" w:name="_Toc198621816"/>
      <w:r w:rsidRPr="00165AB4">
        <w:rPr>
          <w:rFonts w:ascii="Times New Roman" w:hAnsi="Times New Roman" w:cs="Times New Roman"/>
          <w:b/>
          <w:i w:val="0"/>
          <w:color w:val="000000" w:themeColor="text1"/>
          <w:sz w:val="24"/>
        </w:rPr>
        <w:lastRenderedPageBreak/>
        <w:t xml:space="preserve">Lampiran </w:t>
      </w:r>
      <w:r w:rsidRPr="00165AB4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begin"/>
      </w:r>
      <w:r w:rsidRPr="00165AB4">
        <w:rPr>
          <w:rFonts w:ascii="Times New Roman" w:hAnsi="Times New Roman" w:cs="Times New Roman"/>
          <w:b/>
          <w:i w:val="0"/>
          <w:color w:val="000000" w:themeColor="text1"/>
          <w:sz w:val="24"/>
        </w:rPr>
        <w:instrText xml:space="preserve"> SEQ Lampiran \* ARABIC </w:instrText>
      </w:r>
      <w:r w:rsidRPr="00165AB4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000000" w:themeColor="text1"/>
          <w:sz w:val="24"/>
        </w:rPr>
        <w:t>4</w:t>
      </w:r>
      <w:r w:rsidRPr="00165AB4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end"/>
      </w:r>
      <w:r w:rsidRPr="00165AB4">
        <w:rPr>
          <w:rFonts w:ascii="Times New Roman" w:hAnsi="Times New Roman" w:cs="Times New Roman"/>
          <w:b/>
          <w:i w:val="0"/>
          <w:color w:val="000000" w:themeColor="text1"/>
          <w:sz w:val="24"/>
        </w:rPr>
        <w:t xml:space="preserve"> Angket</w:t>
      </w:r>
      <w:r w:rsidRPr="00165AB4">
        <w:rPr>
          <w:rFonts w:ascii="Times New Roman" w:hAnsi="Times New Roman" w:cs="Times New Roman"/>
          <w:b/>
          <w:color w:val="000000" w:themeColor="text1"/>
          <w:sz w:val="24"/>
        </w:rPr>
        <w:t xml:space="preserve"> Self-Regulated Learning</w:t>
      </w:r>
      <w:bookmarkEnd w:id="83"/>
    </w:p>
    <w:p w:rsidR="00535C69" w:rsidRPr="00A86E6F" w:rsidRDefault="00535C69" w:rsidP="00F97D92">
      <w:pPr>
        <w:pStyle w:val="Heading1"/>
        <w:numPr>
          <w:ilvl w:val="0"/>
          <w:numId w:val="4"/>
        </w:numPr>
        <w:tabs>
          <w:tab w:val="left" w:pos="1287"/>
        </w:tabs>
        <w:spacing w:before="0"/>
        <w:ind w:left="1287" w:right="0" w:hanging="359"/>
        <w:jc w:val="both"/>
        <w:rPr>
          <w:b w:val="0"/>
          <w:sz w:val="24"/>
        </w:rPr>
      </w:pPr>
      <w:bookmarkStart w:id="90" w:name="_Toc199700158"/>
      <w:bookmarkStart w:id="91" w:name="_Toc199701094"/>
      <w:bookmarkStart w:id="92" w:name="_Toc200276026"/>
      <w:bookmarkStart w:id="93" w:name="_Toc200276502"/>
      <w:bookmarkStart w:id="94" w:name="_Toc200276844"/>
      <w:bookmarkStart w:id="95" w:name="_Toc200276986"/>
      <w:bookmarkStart w:id="96" w:name="_Toc211603277"/>
      <w:r w:rsidRPr="00A86E6F">
        <w:rPr>
          <w:sz w:val="24"/>
        </w:rPr>
        <w:t>Petunjuk</w:t>
      </w:r>
      <w:r w:rsidRPr="00A86E6F">
        <w:rPr>
          <w:spacing w:val="-2"/>
          <w:sz w:val="24"/>
        </w:rPr>
        <w:t xml:space="preserve"> Pengisian</w:t>
      </w:r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</w:p>
    <w:p w:rsidR="00535C69" w:rsidRPr="00A86E6F" w:rsidRDefault="00535C69" w:rsidP="00535C69">
      <w:pPr>
        <w:pStyle w:val="BodyText"/>
        <w:spacing w:before="132" w:line="360" w:lineRule="auto"/>
        <w:ind w:left="995" w:right="138" w:firstLine="720"/>
        <w:jc w:val="both"/>
      </w:pPr>
      <w:r w:rsidRPr="00A86E6F">
        <w:t xml:space="preserve">Pada lembaran berikut ini ada beberapa butir pernyataan. Ananda diminta memberikan jawaban dengan cara memberi </w:t>
      </w:r>
      <w:r w:rsidRPr="00A86E6F">
        <w:rPr>
          <w:i/>
        </w:rPr>
        <w:t xml:space="preserve">check list </w:t>
      </w:r>
      <w:r w:rsidRPr="00A86E6F">
        <w:t>(</w:t>
      </w:r>
      <w:r w:rsidRPr="00A86E6F">
        <w:sym w:font="Wingdings" w:char="F0FC"/>
      </w:r>
      <w:r w:rsidRPr="00A86E6F">
        <w:t>) pada salah satu alternatif jawaban (SS,S,TS,STS) yang telah tersedia, sesuai dengan pilihan jawaban yang cocok dengan keadaan Ananda. Untuk mempermudah Ananda</w:t>
      </w:r>
      <w:r w:rsidRPr="00A86E6F">
        <w:rPr>
          <w:spacing w:val="-11"/>
        </w:rPr>
        <w:t xml:space="preserve"> </w:t>
      </w:r>
      <w:r w:rsidRPr="00A86E6F">
        <w:t>dalam</w:t>
      </w:r>
      <w:r w:rsidRPr="00A86E6F">
        <w:rPr>
          <w:spacing w:val="-10"/>
        </w:rPr>
        <w:t xml:space="preserve"> </w:t>
      </w:r>
      <w:r w:rsidRPr="00A86E6F">
        <w:t>menjawab</w:t>
      </w:r>
      <w:r w:rsidRPr="00A86E6F">
        <w:rPr>
          <w:spacing w:val="-8"/>
        </w:rPr>
        <w:t xml:space="preserve"> </w:t>
      </w:r>
      <w:r w:rsidRPr="00A86E6F">
        <w:t>setiap</w:t>
      </w:r>
      <w:r w:rsidRPr="00A86E6F">
        <w:rPr>
          <w:spacing w:val="-10"/>
        </w:rPr>
        <w:t xml:space="preserve"> </w:t>
      </w:r>
      <w:r w:rsidRPr="00A86E6F">
        <w:t>pernyataan</w:t>
      </w:r>
      <w:r w:rsidRPr="00A86E6F">
        <w:rPr>
          <w:spacing w:val="-5"/>
        </w:rPr>
        <w:t xml:space="preserve"> </w:t>
      </w:r>
      <w:r w:rsidRPr="00A86E6F">
        <w:t>yang</w:t>
      </w:r>
      <w:r w:rsidRPr="00A86E6F">
        <w:rPr>
          <w:spacing w:val="-12"/>
        </w:rPr>
        <w:t xml:space="preserve"> </w:t>
      </w:r>
      <w:r w:rsidRPr="00A86E6F">
        <w:t>ada,</w:t>
      </w:r>
      <w:r w:rsidRPr="00A86E6F">
        <w:rPr>
          <w:spacing w:val="-10"/>
        </w:rPr>
        <w:t xml:space="preserve"> </w:t>
      </w:r>
      <w:r w:rsidRPr="00A86E6F">
        <w:t>berikut</w:t>
      </w:r>
      <w:r w:rsidRPr="00A86E6F">
        <w:rPr>
          <w:spacing w:val="-10"/>
        </w:rPr>
        <w:t xml:space="preserve"> </w:t>
      </w:r>
      <w:r w:rsidRPr="00A86E6F">
        <w:t>ini</w:t>
      </w:r>
      <w:r w:rsidRPr="00A86E6F">
        <w:rPr>
          <w:spacing w:val="-10"/>
        </w:rPr>
        <w:t xml:space="preserve"> </w:t>
      </w:r>
      <w:r w:rsidRPr="00A86E6F">
        <w:t>dikemukakan pedoman tentang alternatif jawaban, yaitu:</w:t>
      </w:r>
    </w:p>
    <w:p w:rsidR="00535C69" w:rsidRPr="00A86E6F" w:rsidRDefault="00535C69" w:rsidP="00F97D92">
      <w:pPr>
        <w:pStyle w:val="ListParagraph"/>
        <w:numPr>
          <w:ilvl w:val="1"/>
          <w:numId w:val="4"/>
        </w:numPr>
        <w:tabs>
          <w:tab w:val="left" w:pos="2076"/>
        </w:tabs>
        <w:spacing w:before="1" w:line="360" w:lineRule="auto"/>
        <w:ind w:right="139"/>
        <w:rPr>
          <w:sz w:val="24"/>
        </w:rPr>
      </w:pPr>
      <w:r w:rsidRPr="00A86E6F">
        <w:rPr>
          <w:sz w:val="24"/>
        </w:rPr>
        <w:t>Sang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suai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(SS),</w:t>
      </w:r>
      <w:r w:rsidRPr="00A86E6F">
        <w:rPr>
          <w:spacing w:val="-16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-16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-16"/>
          <w:sz w:val="24"/>
        </w:rPr>
        <w:t xml:space="preserve"> </w:t>
      </w:r>
      <w:r w:rsidRPr="00A86E6F">
        <w:rPr>
          <w:sz w:val="24"/>
        </w:rPr>
        <w:t>sang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pendap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tentang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apa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yang menjadi isi pernyataan.</w:t>
      </w:r>
    </w:p>
    <w:p w:rsidR="00535C69" w:rsidRPr="00A86E6F" w:rsidRDefault="00535C69" w:rsidP="00F97D92">
      <w:pPr>
        <w:pStyle w:val="ListParagraph"/>
        <w:numPr>
          <w:ilvl w:val="1"/>
          <w:numId w:val="4"/>
        </w:numPr>
        <w:tabs>
          <w:tab w:val="left" w:pos="2076"/>
        </w:tabs>
        <w:spacing w:line="360" w:lineRule="auto"/>
        <w:ind w:right="145"/>
        <w:rPr>
          <w:sz w:val="24"/>
        </w:rPr>
      </w:pPr>
      <w:r w:rsidRPr="00A86E6F">
        <w:rPr>
          <w:sz w:val="24"/>
        </w:rPr>
        <w:t>Sesuai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(S)</w:t>
      </w:r>
      <w:r w:rsidRPr="00A86E6F">
        <w:rPr>
          <w:spacing w:val="33"/>
          <w:sz w:val="24"/>
        </w:rPr>
        <w:t xml:space="preserve"> </w:t>
      </w:r>
      <w:r w:rsidRPr="00A86E6F">
        <w:rPr>
          <w:sz w:val="24"/>
        </w:rPr>
        <w:t>,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sebagian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besar</w:t>
      </w:r>
      <w:r w:rsidRPr="00A86E6F">
        <w:rPr>
          <w:spacing w:val="33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33"/>
          <w:sz w:val="24"/>
        </w:rPr>
        <w:t xml:space="preserve"> </w:t>
      </w:r>
      <w:r w:rsidRPr="00A86E6F">
        <w:rPr>
          <w:sz w:val="24"/>
        </w:rPr>
        <w:t>sependapat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tentang</w:t>
      </w:r>
      <w:r w:rsidRPr="00A86E6F">
        <w:rPr>
          <w:spacing w:val="34"/>
          <w:sz w:val="24"/>
        </w:rPr>
        <w:t xml:space="preserve"> </w:t>
      </w:r>
      <w:r w:rsidRPr="00A86E6F">
        <w:rPr>
          <w:sz w:val="24"/>
        </w:rPr>
        <w:t>apa yang menjadi isi pernyataan.</w:t>
      </w:r>
    </w:p>
    <w:p w:rsidR="00535C69" w:rsidRPr="00A86E6F" w:rsidRDefault="00535C69" w:rsidP="00F97D92">
      <w:pPr>
        <w:pStyle w:val="ListParagraph"/>
        <w:numPr>
          <w:ilvl w:val="1"/>
          <w:numId w:val="4"/>
        </w:numPr>
        <w:tabs>
          <w:tab w:val="left" w:pos="2076"/>
        </w:tabs>
        <w:spacing w:line="360" w:lineRule="auto"/>
        <w:ind w:right="140"/>
        <w:rPr>
          <w:sz w:val="24"/>
        </w:rPr>
      </w:pPr>
      <w:r w:rsidRPr="00A86E6F">
        <w:rPr>
          <w:sz w:val="24"/>
        </w:rPr>
        <w:t>Tidak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suai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(TS),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tidak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pernah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sependapat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tentang</w:t>
      </w:r>
      <w:r w:rsidRPr="00A86E6F">
        <w:rPr>
          <w:spacing w:val="-15"/>
          <w:sz w:val="24"/>
        </w:rPr>
        <w:t xml:space="preserve"> </w:t>
      </w:r>
      <w:r w:rsidRPr="00A86E6F">
        <w:rPr>
          <w:sz w:val="24"/>
        </w:rPr>
        <w:t>apa yang menjadi isi pernyataan.</w:t>
      </w:r>
    </w:p>
    <w:p w:rsidR="00535C69" w:rsidRPr="00A86E6F" w:rsidRDefault="00535C69" w:rsidP="00F97D92">
      <w:pPr>
        <w:pStyle w:val="ListParagraph"/>
        <w:numPr>
          <w:ilvl w:val="1"/>
          <w:numId w:val="4"/>
        </w:numPr>
        <w:tabs>
          <w:tab w:val="left" w:pos="2076"/>
        </w:tabs>
        <w:spacing w:line="360" w:lineRule="auto"/>
        <w:ind w:right="142"/>
        <w:rPr>
          <w:sz w:val="24"/>
        </w:rPr>
      </w:pPr>
      <w:r w:rsidRPr="00A86E6F">
        <w:rPr>
          <w:sz w:val="24"/>
        </w:rPr>
        <w:t>Sangat</w:t>
      </w:r>
      <w:r w:rsidRPr="00A86E6F">
        <w:rPr>
          <w:spacing w:val="38"/>
          <w:sz w:val="24"/>
        </w:rPr>
        <w:t xml:space="preserve"> </w:t>
      </w:r>
      <w:r w:rsidRPr="00A86E6F">
        <w:rPr>
          <w:sz w:val="24"/>
        </w:rPr>
        <w:t>tidak</w:t>
      </w:r>
      <w:r w:rsidRPr="00A86E6F">
        <w:rPr>
          <w:spacing w:val="36"/>
          <w:sz w:val="24"/>
        </w:rPr>
        <w:t xml:space="preserve"> </w:t>
      </w:r>
      <w:r w:rsidRPr="00A86E6F">
        <w:rPr>
          <w:sz w:val="24"/>
        </w:rPr>
        <w:t>sesuai</w:t>
      </w:r>
      <w:r w:rsidRPr="00A86E6F">
        <w:rPr>
          <w:spacing w:val="38"/>
          <w:sz w:val="24"/>
        </w:rPr>
        <w:t xml:space="preserve"> </w:t>
      </w:r>
      <w:r w:rsidRPr="00A86E6F">
        <w:rPr>
          <w:sz w:val="24"/>
        </w:rPr>
        <w:t>(STS),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jika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Ananda</w:t>
      </w:r>
      <w:r w:rsidRPr="00A86E6F">
        <w:rPr>
          <w:spacing w:val="35"/>
          <w:sz w:val="24"/>
        </w:rPr>
        <w:t xml:space="preserve"> </w:t>
      </w:r>
      <w:r w:rsidRPr="00A86E6F">
        <w:rPr>
          <w:sz w:val="24"/>
        </w:rPr>
        <w:t>sangat</w:t>
      </w:r>
      <w:r w:rsidRPr="00A86E6F">
        <w:rPr>
          <w:spacing w:val="38"/>
          <w:sz w:val="24"/>
        </w:rPr>
        <w:t xml:space="preserve"> </w:t>
      </w:r>
      <w:r w:rsidRPr="00A86E6F">
        <w:rPr>
          <w:sz w:val="24"/>
        </w:rPr>
        <w:t>tidak</w:t>
      </w:r>
      <w:r w:rsidRPr="00A86E6F">
        <w:rPr>
          <w:spacing w:val="36"/>
          <w:sz w:val="24"/>
        </w:rPr>
        <w:t xml:space="preserve"> </w:t>
      </w:r>
      <w:r w:rsidRPr="00A86E6F">
        <w:rPr>
          <w:sz w:val="24"/>
        </w:rPr>
        <w:t>sependapat tentang apa yang menjadi isi pernyataan.</w:t>
      </w:r>
    </w:p>
    <w:p w:rsidR="00535C69" w:rsidRPr="00A86E6F" w:rsidRDefault="00535C69" w:rsidP="00F97D92">
      <w:pPr>
        <w:pStyle w:val="Heading1"/>
        <w:numPr>
          <w:ilvl w:val="0"/>
          <w:numId w:val="4"/>
        </w:numPr>
        <w:tabs>
          <w:tab w:val="left" w:pos="1287"/>
        </w:tabs>
        <w:spacing w:before="0" w:line="360" w:lineRule="auto"/>
        <w:ind w:left="1287" w:right="0" w:hanging="359"/>
        <w:jc w:val="left"/>
        <w:rPr>
          <w:b w:val="0"/>
          <w:sz w:val="24"/>
        </w:rPr>
      </w:pPr>
      <w:bookmarkStart w:id="97" w:name="_Toc198548758"/>
      <w:bookmarkStart w:id="98" w:name="_Toc198616109"/>
      <w:bookmarkStart w:id="99" w:name="_Toc198617348"/>
      <w:bookmarkStart w:id="100" w:name="_Toc198621482"/>
      <w:bookmarkStart w:id="101" w:name="_Toc198621817"/>
      <w:bookmarkStart w:id="102" w:name="_Toc199700159"/>
      <w:bookmarkStart w:id="103" w:name="_Toc199701095"/>
      <w:bookmarkStart w:id="104" w:name="_Toc200276027"/>
      <w:bookmarkStart w:id="105" w:name="_Toc200276503"/>
      <w:bookmarkStart w:id="106" w:name="_Toc200276845"/>
      <w:bookmarkStart w:id="107" w:name="_Toc200276987"/>
      <w:bookmarkStart w:id="108" w:name="_Toc211603278"/>
      <w:r w:rsidRPr="00A86E6F">
        <w:rPr>
          <w:sz w:val="24"/>
        </w:rPr>
        <w:t>Daftar</w:t>
      </w:r>
      <w:r w:rsidRPr="00A86E6F">
        <w:rPr>
          <w:spacing w:val="-2"/>
          <w:sz w:val="24"/>
        </w:rPr>
        <w:t xml:space="preserve"> Pernyataan</w:t>
      </w:r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</w:p>
    <w:p w:rsidR="00535C69" w:rsidRPr="00135C00" w:rsidRDefault="00535C69" w:rsidP="00535C69">
      <w:pPr>
        <w:pStyle w:val="BodyText"/>
        <w:spacing w:line="360" w:lineRule="auto"/>
        <w:ind w:left="1288"/>
      </w:pPr>
      <w:r w:rsidRPr="00A86E6F">
        <w:t xml:space="preserve">Berikan tanda </w:t>
      </w:r>
      <w:r w:rsidRPr="00A86E6F">
        <w:rPr>
          <w:i/>
        </w:rPr>
        <w:t>check list</w:t>
      </w:r>
      <w:r w:rsidRPr="00A86E6F">
        <w:rPr>
          <w:i/>
          <w:spacing w:val="29"/>
        </w:rPr>
        <w:t xml:space="preserve"> </w:t>
      </w:r>
      <w:r w:rsidRPr="00A86E6F">
        <w:t>(</w:t>
      </w:r>
      <w:r w:rsidRPr="00A86E6F">
        <w:sym w:font="Wingdings" w:char="F0FC"/>
      </w:r>
      <w:r w:rsidRPr="00A86E6F">
        <w:t>) pada kolom pernyataan yang sesuai dengan</w:t>
      </w:r>
      <w:r w:rsidRPr="00A86E6F">
        <w:rPr>
          <w:spacing w:val="40"/>
        </w:rPr>
        <w:t xml:space="preserve"> </w:t>
      </w:r>
      <w:r w:rsidRPr="00A86E6F">
        <w:t>keadaan ananda.</w:t>
      </w:r>
    </w:p>
    <w:tbl>
      <w:tblPr>
        <w:tblW w:w="7931" w:type="dxa"/>
        <w:tblInd w:w="57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6"/>
        <w:gridCol w:w="5029"/>
        <w:gridCol w:w="566"/>
        <w:gridCol w:w="561"/>
        <w:gridCol w:w="566"/>
        <w:gridCol w:w="643"/>
      </w:tblGrid>
      <w:tr w:rsidR="00535C69" w:rsidTr="00535C69">
        <w:trPr>
          <w:trHeight w:val="275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/>
              <w:rPr>
                <w:b/>
              </w:rPr>
            </w:pPr>
            <w:r w:rsidRPr="00D44889">
              <w:rPr>
                <w:b/>
                <w:spacing w:val="-5"/>
              </w:rPr>
              <w:t>No</w:t>
            </w:r>
          </w:p>
        </w:tc>
        <w:tc>
          <w:tcPr>
            <w:tcW w:w="5029" w:type="dxa"/>
          </w:tcPr>
          <w:p w:rsidR="00535C69" w:rsidRPr="00D44889" w:rsidRDefault="00535C69" w:rsidP="00535C69">
            <w:pPr>
              <w:pStyle w:val="TableParagraph"/>
              <w:ind w:left="11"/>
              <w:rPr>
                <w:b/>
              </w:rPr>
            </w:pPr>
            <w:r w:rsidRPr="00D44889">
              <w:rPr>
                <w:b/>
                <w:spacing w:val="-2"/>
              </w:rPr>
              <w:t>Pernyataan</w:t>
            </w:r>
          </w:p>
        </w:tc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49"/>
              <w:rPr>
                <w:b/>
              </w:rPr>
            </w:pPr>
            <w:r w:rsidRPr="00D44889">
              <w:rPr>
                <w:b/>
                <w:spacing w:val="-5"/>
              </w:rPr>
              <w:t>SS</w:t>
            </w:r>
          </w:p>
        </w:tc>
        <w:tc>
          <w:tcPr>
            <w:tcW w:w="561" w:type="dxa"/>
          </w:tcPr>
          <w:p w:rsidR="00535C69" w:rsidRPr="00D44889" w:rsidRDefault="00535C69" w:rsidP="00535C69">
            <w:pPr>
              <w:pStyle w:val="TableParagraph"/>
              <w:ind w:left="12"/>
              <w:rPr>
                <w:b/>
              </w:rPr>
            </w:pPr>
            <w:r w:rsidRPr="00D44889">
              <w:rPr>
                <w:b/>
                <w:spacing w:val="-10"/>
              </w:rPr>
              <w:t>S</w:t>
            </w:r>
          </w:p>
        </w:tc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38"/>
              <w:rPr>
                <w:b/>
              </w:rPr>
            </w:pPr>
            <w:r w:rsidRPr="00D44889">
              <w:rPr>
                <w:b/>
                <w:spacing w:val="-5"/>
              </w:rPr>
              <w:t>TS</w:t>
            </w:r>
          </w:p>
        </w:tc>
        <w:tc>
          <w:tcPr>
            <w:tcW w:w="643" w:type="dxa"/>
          </w:tcPr>
          <w:p w:rsidR="00535C69" w:rsidRPr="00D44889" w:rsidRDefault="00535C69" w:rsidP="00535C69">
            <w:pPr>
              <w:pStyle w:val="TableParagraph"/>
              <w:ind w:left="110"/>
              <w:rPr>
                <w:b/>
              </w:rPr>
            </w:pPr>
            <w:r w:rsidRPr="00D44889">
              <w:rPr>
                <w:b/>
                <w:spacing w:val="-5"/>
              </w:rPr>
              <w:t>STS</w:t>
            </w:r>
          </w:p>
        </w:tc>
      </w:tr>
      <w:tr w:rsidR="00535C69" w:rsidTr="00535C69">
        <w:trPr>
          <w:trHeight w:val="284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1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arang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etapkan tujuan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</w:t>
            </w:r>
            <w:r w:rsidRPr="00DC6BC2">
              <w:rPr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ebelumnya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75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2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25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25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bangga</w:t>
            </w:r>
            <w:r w:rsidRPr="00DC6BC2">
              <w:rPr>
                <w:spacing w:val="26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ketika</w:t>
            </w:r>
            <w:r w:rsidRPr="00DC6BC2">
              <w:rPr>
                <w:spacing w:val="27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encapai</w:t>
            </w:r>
            <w:r w:rsidRPr="00DC6BC2">
              <w:rPr>
                <w:spacing w:val="26"/>
                <w:sz w:val="24"/>
                <w:szCs w:val="24"/>
              </w:rPr>
              <w:t xml:space="preserve">  </w:t>
            </w:r>
            <w:r w:rsidRPr="00DC6BC2">
              <w:rPr>
                <w:spacing w:val="-2"/>
                <w:sz w:val="24"/>
                <w:szCs w:val="24"/>
              </w:rPr>
              <w:t>tujuan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-5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udah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ditentukan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83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3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66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66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idak</w:t>
            </w:r>
            <w:r w:rsidRPr="00DC6BC2">
              <w:rPr>
                <w:spacing w:val="67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rnah</w:t>
            </w:r>
            <w:r w:rsidRPr="00DC6BC2">
              <w:rPr>
                <w:spacing w:val="67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uas</w:t>
            </w:r>
            <w:r w:rsidRPr="00DC6BC2">
              <w:rPr>
                <w:spacing w:val="67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engan</w:t>
            </w:r>
            <w:r w:rsidRPr="00DC6BC2">
              <w:rPr>
                <w:spacing w:val="67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hasil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belajar,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skipun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udah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rusaha</w:t>
            </w:r>
            <w:r w:rsidRPr="00DC6BC2">
              <w:rPr>
                <w:spacing w:val="-2"/>
                <w:sz w:val="24"/>
                <w:szCs w:val="24"/>
              </w:rPr>
              <w:t xml:space="preserve"> keras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34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4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rcaya</w:t>
            </w:r>
            <w:r w:rsidRPr="00DC6BC2">
              <w:rPr>
                <w:spacing w:val="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isa</w:t>
            </w:r>
            <w:r w:rsidRPr="00DC6BC2">
              <w:rPr>
                <w:spacing w:val="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uasai</w:t>
            </w:r>
            <w:r w:rsidRPr="00DC6BC2">
              <w:rPr>
                <w:spacing w:val="15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lajaran</w:t>
            </w:r>
            <w:r w:rsidRPr="00DC6BC2">
              <w:rPr>
                <w:spacing w:val="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8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ulit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dengan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usaha</w:t>
            </w:r>
            <w:r w:rsidRPr="00DC6BC2">
              <w:rPr>
                <w:spacing w:val="-2"/>
                <w:sz w:val="24"/>
                <w:szCs w:val="24"/>
              </w:rPr>
              <w:t xml:space="preserve"> maksimal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42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5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ring</w:t>
            </w:r>
            <w:r w:rsidRPr="00DC6BC2">
              <w:rPr>
                <w:spacing w:val="75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ragu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apakah</w:t>
            </w:r>
            <w:r w:rsidRPr="00DC6BC2">
              <w:rPr>
                <w:spacing w:val="8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isa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rhasil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dalam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06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6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6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arang</w:t>
            </w:r>
            <w:r w:rsidRPr="00DC6BC2">
              <w:rPr>
                <w:spacing w:val="6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evaluasi</w:t>
            </w:r>
            <w:r w:rsidRPr="00DC6BC2">
              <w:rPr>
                <w:spacing w:val="7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hasil</w:t>
            </w:r>
            <w:r w:rsidRPr="00DC6BC2">
              <w:rPr>
                <w:spacing w:val="7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72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etelah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ujian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atau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tugas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41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</w:pPr>
            <w:r w:rsidRPr="00D44889">
              <w:rPr>
                <w:spacing w:val="-5"/>
              </w:rPr>
              <w:t>7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4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rcaya</w:t>
            </w:r>
            <w:r w:rsidRPr="00DC6BC2">
              <w:rPr>
                <w:spacing w:val="4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hwa</w:t>
            </w:r>
            <w:r w:rsidRPr="00DC6BC2">
              <w:rPr>
                <w:spacing w:val="4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engan</w:t>
            </w:r>
            <w:r w:rsidRPr="00DC6BC2">
              <w:rPr>
                <w:spacing w:val="4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usaha</w:t>
            </w:r>
            <w:r w:rsidRPr="00DC6BC2">
              <w:rPr>
                <w:spacing w:val="4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39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cukup,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position w:val="2"/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bisa</w:t>
            </w:r>
            <w:r w:rsidRPr="00DC6BC2">
              <w:rPr>
                <w:spacing w:val="-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uasai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lajaran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-5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ulit</w:t>
            </w:r>
            <w:r w:rsidRPr="00DC6BC2">
              <w:rPr>
                <w:spacing w:val="-2"/>
                <w:position w:val="2"/>
                <w:sz w:val="24"/>
                <w:szCs w:val="24"/>
              </w:rPr>
              <w:t>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13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491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8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1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ring</w:t>
            </w:r>
            <w:r w:rsidRPr="00DC6BC2">
              <w:rPr>
                <w:spacing w:val="2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1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hwa</w:t>
            </w:r>
            <w:r w:rsidRPr="00DC6BC2">
              <w:rPr>
                <w:spacing w:val="18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usaha</w:t>
            </w:r>
            <w:r w:rsidRPr="00DC6BC2">
              <w:rPr>
                <w:spacing w:val="2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2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dilakukan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kurang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untuk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capai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hasil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-3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memuaskan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85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9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55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kin</w:t>
            </w:r>
            <w:r w:rsidRPr="00DC6BC2">
              <w:rPr>
                <w:spacing w:val="7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hwa</w:t>
            </w:r>
            <w:r w:rsidRPr="00DC6BC2">
              <w:rPr>
                <w:spacing w:val="51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51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engan</w:t>
            </w:r>
            <w:r w:rsidRPr="00DC6BC2">
              <w:rPr>
                <w:spacing w:val="50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ekun</w:t>
            </w:r>
            <w:r w:rsidRPr="00DC6BC2">
              <w:rPr>
                <w:spacing w:val="52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akan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membantu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dapatkan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nilai yang</w:t>
            </w:r>
            <w:r w:rsidRPr="00DC6BC2">
              <w:rPr>
                <w:spacing w:val="-5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baik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49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lastRenderedPageBreak/>
              <w:t>10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1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1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ulit</w:t>
            </w:r>
            <w:r w:rsidRPr="00DC6BC2">
              <w:rPr>
                <w:spacing w:val="1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untuk</w:t>
            </w:r>
            <w:r w:rsidRPr="00DC6BC2">
              <w:rPr>
                <w:spacing w:val="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rhasil</w:t>
            </w:r>
            <w:r w:rsidRPr="00DC6BC2">
              <w:rPr>
                <w:spacing w:val="1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skipun</w:t>
            </w:r>
            <w:r w:rsidRPr="00DC6BC2">
              <w:rPr>
                <w:spacing w:val="15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udah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-2"/>
                <w:sz w:val="24"/>
                <w:szCs w:val="24"/>
              </w:rPr>
              <w:t xml:space="preserve"> keras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43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1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28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2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ampu</w:t>
            </w:r>
            <w:r w:rsidRPr="00DC6BC2">
              <w:rPr>
                <w:spacing w:val="2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atasi</w:t>
            </w:r>
            <w:r w:rsidRPr="00DC6BC2">
              <w:rPr>
                <w:spacing w:val="3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antangan</w:t>
            </w:r>
            <w:r w:rsidRPr="00DC6BC2">
              <w:rPr>
                <w:spacing w:val="29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dalam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ika berusaha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 xml:space="preserve">lebih </w:t>
            </w:r>
            <w:r w:rsidRPr="00DC6BC2">
              <w:rPr>
                <w:spacing w:val="-2"/>
                <w:sz w:val="24"/>
                <w:szCs w:val="24"/>
              </w:rPr>
              <w:t>keras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142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2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ering</w:t>
            </w:r>
            <w:r w:rsidRPr="00DC6BC2">
              <w:rPr>
                <w:spacing w:val="7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kurang</w:t>
            </w:r>
            <w:r w:rsidRPr="00DC6BC2">
              <w:rPr>
                <w:spacing w:val="52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yakin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engan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kemampuan</w:t>
            </w:r>
            <w:r w:rsidRPr="00DC6BC2">
              <w:rPr>
                <w:spacing w:val="77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saya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untuk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atasi</w:t>
            </w:r>
            <w:r w:rsidRPr="00DC6BC2">
              <w:rPr>
                <w:spacing w:val="-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lajaran yang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ulit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26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3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4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rcaya</w:t>
            </w:r>
            <w:r w:rsidRPr="00DC6BC2">
              <w:rPr>
                <w:spacing w:val="4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ika</w:t>
            </w:r>
            <w:r w:rsidRPr="00DC6BC2">
              <w:rPr>
                <w:spacing w:val="4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gunakan</w:t>
            </w:r>
            <w:r w:rsidRPr="00DC6BC2">
              <w:rPr>
                <w:spacing w:val="45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trategi</w:t>
            </w:r>
            <w:r w:rsidRPr="00DC6BC2">
              <w:rPr>
                <w:spacing w:val="46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epat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isa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capai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ujuan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20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4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1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hwa</w:t>
            </w:r>
            <w:r w:rsidRPr="00DC6BC2">
              <w:rPr>
                <w:spacing w:val="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hasil</w:t>
            </w:r>
            <w:r w:rsidRPr="00DC6BC2">
              <w:rPr>
                <w:spacing w:val="15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urun</w:t>
            </w:r>
            <w:r w:rsidRPr="00DC6BC2">
              <w:rPr>
                <w:spacing w:val="13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karena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ering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rmain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70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5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28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2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nang</w:t>
            </w:r>
            <w:r w:rsidRPr="00DC6BC2">
              <w:rPr>
                <w:spacing w:val="2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2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an</w:t>
            </w:r>
            <w:r w:rsidRPr="00DC6BC2">
              <w:rPr>
                <w:spacing w:val="2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emukan</w:t>
            </w:r>
            <w:r w:rsidRPr="00DC6BC2">
              <w:rPr>
                <w:spacing w:val="27"/>
                <w:sz w:val="24"/>
                <w:szCs w:val="24"/>
              </w:rPr>
              <w:t xml:space="preserve"> </w:t>
            </w:r>
            <w:r w:rsidRPr="00DC6BC2">
              <w:rPr>
                <w:spacing w:val="-5"/>
                <w:sz w:val="24"/>
                <w:szCs w:val="24"/>
              </w:rPr>
              <w:t>hal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baru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150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6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cemas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an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akut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gagal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ketika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11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7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-1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-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tres</w:t>
            </w:r>
            <w:r w:rsidRPr="00DC6BC2">
              <w:rPr>
                <w:spacing w:val="-1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ika</w:t>
            </w:r>
            <w:r w:rsidRPr="00DC6BC2">
              <w:rPr>
                <w:spacing w:val="-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idak</w:t>
            </w:r>
            <w:r w:rsidRPr="00DC6BC2">
              <w:rPr>
                <w:spacing w:val="-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erti</w:t>
            </w:r>
            <w:r w:rsidRPr="00DC6BC2">
              <w:rPr>
                <w:spacing w:val="-1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ateri</w:t>
            </w:r>
            <w:r w:rsidRPr="00DC6BC2">
              <w:rPr>
                <w:spacing w:val="-9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yang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dijelaskan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502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8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5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ring</w:t>
            </w:r>
            <w:r w:rsidRPr="00DC6BC2">
              <w:rPr>
                <w:spacing w:val="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5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alas</w:t>
            </w:r>
            <w:r w:rsidRPr="00DC6BC2">
              <w:rPr>
                <w:spacing w:val="5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untuk</w:t>
            </w:r>
            <w:r w:rsidRPr="00DC6BC2">
              <w:rPr>
                <w:spacing w:val="5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5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karena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tidak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ertarik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ada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materi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10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19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 xml:space="preserve"> Saya</w:t>
            </w:r>
            <w:r w:rsidRPr="00DC6BC2">
              <w:rPr>
                <w:spacing w:val="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rcaya</w:t>
            </w:r>
            <w:r w:rsidRPr="00DC6BC2">
              <w:rPr>
                <w:spacing w:val="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iri</w:t>
            </w:r>
            <w:r w:rsidRPr="00DC6BC2">
              <w:rPr>
                <w:spacing w:val="8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hwa</w:t>
            </w:r>
            <w:r w:rsidRPr="00DC6BC2">
              <w:rPr>
                <w:spacing w:val="1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isa</w:t>
            </w:r>
            <w:r w:rsidRPr="00DC6BC2">
              <w:rPr>
                <w:spacing w:val="8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atasi</w:t>
            </w:r>
            <w:r w:rsidRPr="00DC6BC2">
              <w:rPr>
                <w:spacing w:val="9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kesulitan</w:t>
            </w:r>
          </w:p>
          <w:p w:rsidR="00535C69" w:rsidRPr="00DC6BC2" w:rsidRDefault="00535C69" w:rsidP="00535C69">
            <w:pPr>
              <w:pStyle w:val="TableParagraph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 xml:space="preserve"> dalam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</w:t>
            </w:r>
            <w:r w:rsidRPr="00DC6BC2">
              <w:rPr>
                <w:spacing w:val="-2"/>
                <w:position w:val="2"/>
                <w:sz w:val="24"/>
                <w:szCs w:val="24"/>
              </w:rPr>
              <w:t>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161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0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33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erasa</w:t>
            </w:r>
            <w:r w:rsidRPr="00DC6BC2">
              <w:rPr>
                <w:spacing w:val="34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tidak</w:t>
            </w:r>
            <w:r w:rsidRPr="00DC6BC2">
              <w:rPr>
                <w:spacing w:val="34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ampu</w:t>
            </w:r>
            <w:r w:rsidRPr="00DC6BC2">
              <w:rPr>
                <w:spacing w:val="34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encapai</w:t>
            </w:r>
            <w:r w:rsidRPr="00DC6BC2">
              <w:rPr>
                <w:spacing w:val="34"/>
                <w:sz w:val="24"/>
                <w:szCs w:val="24"/>
              </w:rPr>
              <w:t xml:space="preserve">  </w:t>
            </w:r>
            <w:r w:rsidRPr="00DC6BC2">
              <w:rPr>
                <w:spacing w:val="-2"/>
                <w:sz w:val="24"/>
                <w:szCs w:val="24"/>
              </w:rPr>
              <w:t>tujuan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39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1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25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selalu</w:t>
            </w:r>
            <w:r w:rsidRPr="00DC6BC2">
              <w:rPr>
                <w:spacing w:val="27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fokus</w:t>
            </w:r>
            <w:r w:rsidRPr="00DC6BC2">
              <w:rPr>
                <w:spacing w:val="28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pada</w:t>
            </w:r>
            <w:r w:rsidRPr="00DC6BC2">
              <w:rPr>
                <w:spacing w:val="26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ateri</w:t>
            </w:r>
            <w:r w:rsidRPr="00DC6BC2">
              <w:rPr>
                <w:spacing w:val="29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26"/>
                <w:sz w:val="24"/>
                <w:szCs w:val="24"/>
              </w:rPr>
              <w:t xml:space="preserve">  </w:t>
            </w:r>
            <w:r w:rsidRPr="00DC6BC2">
              <w:rPr>
                <w:spacing w:val="-2"/>
                <w:sz w:val="24"/>
                <w:szCs w:val="24"/>
              </w:rPr>
              <w:t>sedang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dipelajari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anpa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erganggu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oleh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hal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lain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261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2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Saya</w:t>
            </w:r>
            <w:r w:rsidRPr="00DC6BC2">
              <w:rPr>
                <w:spacing w:val="-8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ering</w:t>
            </w:r>
            <w:r w:rsidRPr="00DC6BC2">
              <w:rPr>
                <w:spacing w:val="-8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terganggu</w:t>
            </w:r>
            <w:r w:rsidRPr="00DC6BC2">
              <w:rPr>
                <w:spacing w:val="-6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oleh</w:t>
            </w:r>
            <w:r w:rsidRPr="00DC6BC2">
              <w:rPr>
                <w:spacing w:val="-6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hal</w:t>
            </w:r>
            <w:r w:rsidRPr="00DC6BC2">
              <w:rPr>
                <w:spacing w:val="-5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lain</w:t>
            </w:r>
            <w:r w:rsidRPr="00DC6BC2">
              <w:rPr>
                <w:spacing w:val="-6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aat</w:t>
            </w:r>
            <w:r w:rsidRPr="00DC6BC2">
              <w:rPr>
                <w:spacing w:val="-5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</w:t>
            </w:r>
            <w:r w:rsidRPr="00DC6BC2">
              <w:rPr>
                <w:spacing w:val="-7"/>
                <w:sz w:val="24"/>
                <w:szCs w:val="24"/>
              </w:rPr>
              <w:t xml:space="preserve"> </w:t>
            </w:r>
            <w:r w:rsidRPr="00DC6BC2">
              <w:rPr>
                <w:spacing w:val="-5"/>
                <w:sz w:val="24"/>
                <w:szCs w:val="24"/>
              </w:rPr>
              <w:t>dan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 xml:space="preserve">sulit untuk </w:t>
            </w:r>
            <w:r w:rsidRPr="00DC6BC2">
              <w:rPr>
                <w:spacing w:val="-2"/>
                <w:sz w:val="24"/>
                <w:szCs w:val="24"/>
              </w:rPr>
              <w:t>fokus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297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3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56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coba</w:t>
            </w:r>
            <w:r w:rsidRPr="00DC6BC2">
              <w:rPr>
                <w:spacing w:val="53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ingat</w:t>
            </w:r>
            <w:r w:rsidRPr="00DC6BC2">
              <w:rPr>
                <w:spacing w:val="55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ateri</w:t>
            </w:r>
            <w:r w:rsidRPr="00DC6BC2">
              <w:rPr>
                <w:spacing w:val="57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ru</w:t>
            </w:r>
            <w:r w:rsidRPr="00DC6BC2">
              <w:rPr>
                <w:spacing w:val="54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dengan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yang</w:t>
            </w:r>
            <w:r w:rsidRPr="00DC6BC2">
              <w:rPr>
                <w:spacing w:val="-4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udah dipelajari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ebelumnya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219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4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tabs>
                <w:tab w:val="left" w:pos="779"/>
                <w:tab w:val="left" w:pos="1587"/>
                <w:tab w:val="left" w:pos="2863"/>
                <w:tab w:val="left" w:pos="3688"/>
                <w:tab w:val="left" w:pos="4357"/>
              </w:tabs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4"/>
                <w:sz w:val="24"/>
                <w:szCs w:val="24"/>
              </w:rPr>
              <w:t>Say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jar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ngul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ateri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4"/>
                <w:sz w:val="24"/>
                <w:szCs w:val="24"/>
              </w:rPr>
              <w:t>y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sudah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dipelajari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553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5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tabs>
                <w:tab w:val="left" w:pos="839"/>
                <w:tab w:val="left" w:pos="1413"/>
                <w:tab w:val="left" w:pos="2188"/>
                <w:tab w:val="left" w:pos="2451"/>
                <w:tab w:val="left" w:pos="3115"/>
                <w:tab w:val="left" w:pos="3855"/>
                <w:tab w:val="left" w:pos="4021"/>
              </w:tabs>
              <w:ind w:left="108" w:right="97"/>
              <w:jc w:val="both"/>
              <w:rPr>
                <w:sz w:val="24"/>
                <w:szCs w:val="24"/>
              </w:rPr>
            </w:pPr>
            <w:r w:rsidRPr="00DC6BC2">
              <w:rPr>
                <w:spacing w:val="-4"/>
                <w:sz w:val="24"/>
                <w:szCs w:val="24"/>
              </w:rPr>
              <w:t>Say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nggunakan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4"/>
                <w:sz w:val="24"/>
                <w:szCs w:val="24"/>
              </w:rPr>
              <w:t>car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seperti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mbuat rangkuman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untuk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mpermudah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mahami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materi</w:t>
            </w:r>
            <w:r w:rsidRPr="00DC6BC2">
              <w:rPr>
                <w:spacing w:val="-2"/>
                <w:position w:val="2"/>
                <w:sz w:val="24"/>
                <w:szCs w:val="24"/>
              </w:rPr>
              <w:t>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79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6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56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ingung</w:t>
            </w:r>
            <w:r w:rsidRPr="00DC6BC2">
              <w:rPr>
                <w:spacing w:val="55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an</w:t>
            </w:r>
            <w:r w:rsidRPr="00DC6BC2">
              <w:rPr>
                <w:spacing w:val="54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idak</w:t>
            </w:r>
            <w:r w:rsidRPr="00DC6BC2">
              <w:rPr>
                <w:spacing w:val="55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tahu</w:t>
            </w:r>
            <w:r w:rsidRPr="00DC6BC2">
              <w:rPr>
                <w:spacing w:val="55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agaimana</w:t>
            </w:r>
            <w:r w:rsidRPr="00DC6BC2">
              <w:rPr>
                <w:spacing w:val="54"/>
                <w:w w:val="150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cara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menyelesaikan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asalah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ketika</w:t>
            </w:r>
            <w:r w:rsidRPr="00DC6BC2">
              <w:rPr>
                <w:spacing w:val="-2"/>
                <w:sz w:val="24"/>
                <w:szCs w:val="24"/>
              </w:rPr>
              <w:t xml:space="preserve"> 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87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7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tabs>
                <w:tab w:val="left" w:pos="800"/>
                <w:tab w:val="left" w:pos="1616"/>
                <w:tab w:val="left" w:pos="2911"/>
                <w:tab w:val="left" w:pos="3758"/>
                <w:tab w:val="left" w:pos="4449"/>
              </w:tabs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4"/>
                <w:sz w:val="24"/>
                <w:szCs w:val="24"/>
              </w:rPr>
              <w:t>Say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seri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ngul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ateri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4"/>
                <w:sz w:val="24"/>
                <w:szCs w:val="24"/>
              </w:rPr>
              <w:t>y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telah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2"/>
                <w:sz w:val="24"/>
                <w:szCs w:val="24"/>
              </w:rPr>
              <w:t>dipelajari</w:t>
            </w:r>
            <w:r w:rsidRPr="00DC6BC2">
              <w:rPr>
                <w:spacing w:val="-2"/>
                <w:position w:val="2"/>
                <w:sz w:val="24"/>
                <w:szCs w:val="24"/>
              </w:rPr>
              <w:t>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271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8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tabs>
                <w:tab w:val="left" w:pos="944"/>
                <w:tab w:val="left" w:pos="1798"/>
                <w:tab w:val="left" w:pos="2827"/>
                <w:tab w:val="left" w:pos="4518"/>
              </w:tabs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4"/>
                <w:sz w:val="24"/>
                <w:szCs w:val="24"/>
              </w:rPr>
              <w:t>Say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tidak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pernah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ngevaluasi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4"/>
                <w:sz w:val="24"/>
                <w:szCs w:val="24"/>
              </w:rPr>
              <w:t>atau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b/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merefleksikan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cara</w:t>
            </w:r>
            <w:r w:rsidRPr="00DC6BC2">
              <w:rPr>
                <w:spacing w:val="-3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09"/>
        </w:trPr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43" w:right="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No</w:t>
            </w:r>
          </w:p>
        </w:tc>
        <w:tc>
          <w:tcPr>
            <w:tcW w:w="5029" w:type="dxa"/>
          </w:tcPr>
          <w:p w:rsidR="00535C69" w:rsidRDefault="00535C69" w:rsidP="00535C69">
            <w:pPr>
              <w:pStyle w:val="TableParagraph"/>
              <w:spacing w:line="256" w:lineRule="exact"/>
              <w:ind w:left="4"/>
              <w:rPr>
                <w:b/>
                <w:sz w:val="24"/>
              </w:rPr>
            </w:pPr>
            <w:r>
              <w:rPr>
                <w:b/>
                <w:spacing w:val="-2"/>
                <w:sz w:val="24"/>
              </w:rPr>
              <w:t>Pernyataan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47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S</w:t>
            </w:r>
          </w:p>
        </w:tc>
        <w:tc>
          <w:tcPr>
            <w:tcW w:w="561" w:type="dxa"/>
          </w:tcPr>
          <w:p w:rsidR="00535C69" w:rsidRDefault="00535C69" w:rsidP="00535C69">
            <w:pPr>
              <w:pStyle w:val="TableParagraph"/>
              <w:spacing w:line="256" w:lineRule="exact"/>
              <w:ind w:left="39" w:right="34"/>
              <w:rPr>
                <w:b/>
                <w:sz w:val="24"/>
              </w:rPr>
            </w:pPr>
            <w:r>
              <w:rPr>
                <w:b/>
                <w:spacing w:val="-10"/>
                <w:sz w:val="24"/>
              </w:rPr>
              <w:t>S</w:t>
            </w:r>
          </w:p>
        </w:tc>
        <w:tc>
          <w:tcPr>
            <w:tcW w:w="566" w:type="dxa"/>
          </w:tcPr>
          <w:p w:rsidR="00535C69" w:rsidRDefault="00535C69" w:rsidP="00535C69">
            <w:pPr>
              <w:pStyle w:val="TableParagraph"/>
              <w:spacing w:line="256" w:lineRule="exact"/>
              <w:ind w:left="134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TS</w:t>
            </w:r>
          </w:p>
        </w:tc>
        <w:tc>
          <w:tcPr>
            <w:tcW w:w="643" w:type="dxa"/>
          </w:tcPr>
          <w:p w:rsidR="00535C69" w:rsidRDefault="00535C69" w:rsidP="00535C69">
            <w:pPr>
              <w:pStyle w:val="TableParagraph"/>
              <w:spacing w:line="256" w:lineRule="exact"/>
              <w:ind w:left="105"/>
              <w:rPr>
                <w:b/>
                <w:sz w:val="24"/>
              </w:rPr>
            </w:pPr>
            <w:r>
              <w:rPr>
                <w:b/>
                <w:spacing w:val="-5"/>
                <w:sz w:val="24"/>
              </w:rPr>
              <w:t>STS</w:t>
            </w:r>
          </w:p>
        </w:tc>
      </w:tr>
      <w:tr w:rsidR="00535C69" w:rsidTr="00535C69">
        <w:trPr>
          <w:trHeight w:val="317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29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1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lalu</w:t>
            </w:r>
            <w:r w:rsidRPr="00DC6BC2">
              <w:rPr>
                <w:spacing w:val="1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rencanakan</w:t>
            </w:r>
            <w:r w:rsidRPr="00DC6BC2">
              <w:rPr>
                <w:spacing w:val="1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engan</w:t>
            </w:r>
            <w:r w:rsidRPr="00DC6BC2">
              <w:rPr>
                <w:spacing w:val="1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elas</w:t>
            </w:r>
            <w:r w:rsidRPr="00DC6BC2">
              <w:rPr>
                <w:spacing w:val="17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apa</w:t>
            </w:r>
            <w:r w:rsidRPr="00DC6BC2">
              <w:rPr>
                <w:spacing w:val="22"/>
                <w:sz w:val="24"/>
                <w:szCs w:val="24"/>
              </w:rPr>
              <w:t xml:space="preserve"> </w:t>
            </w:r>
            <w:r w:rsidRPr="00DC6BC2">
              <w:rPr>
                <w:spacing w:val="-4"/>
                <w:sz w:val="24"/>
                <w:szCs w:val="24"/>
              </w:rPr>
              <w:t>yang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perlu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ipelajari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belum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ulai</w:t>
            </w:r>
            <w:r w:rsidRPr="00DC6BC2">
              <w:rPr>
                <w:spacing w:val="-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67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30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-13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ingkatkan</w:t>
            </w:r>
            <w:r w:rsidRPr="00DC6BC2">
              <w:rPr>
                <w:spacing w:val="-1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pemahaman</w:t>
            </w:r>
            <w:r w:rsidRPr="00DC6BC2">
              <w:rPr>
                <w:spacing w:val="-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aat</w:t>
            </w:r>
            <w:r w:rsidRPr="00DC6BC2">
              <w:rPr>
                <w:spacing w:val="-11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-1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untuk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memastikan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ateri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dapat</w:t>
            </w:r>
            <w:r w:rsidRPr="00DC6BC2">
              <w:rPr>
                <w:spacing w:val="2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dimengerti</w:t>
            </w:r>
            <w:r w:rsidRPr="00DC6BC2">
              <w:rPr>
                <w:spacing w:val="-2"/>
                <w:position w:val="2"/>
                <w:sz w:val="24"/>
                <w:szCs w:val="24"/>
              </w:rPr>
              <w:t>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03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31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66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jarang</w:t>
            </w:r>
            <w:r w:rsidRPr="00DC6BC2">
              <w:rPr>
                <w:spacing w:val="69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engevaluasi</w:t>
            </w:r>
            <w:r w:rsidRPr="00DC6BC2">
              <w:rPr>
                <w:spacing w:val="7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hasil</w:t>
            </w:r>
            <w:r w:rsidRPr="00DC6BC2">
              <w:rPr>
                <w:spacing w:val="70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72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setelah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menyelesaikan</w:t>
            </w:r>
            <w:r w:rsidRPr="00DC6BC2">
              <w:rPr>
                <w:spacing w:val="-5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tugas</w:t>
            </w:r>
            <w:r w:rsidRPr="00DC6BC2">
              <w:rPr>
                <w:spacing w:val="-2"/>
                <w:position w:val="2"/>
                <w:sz w:val="24"/>
                <w:szCs w:val="24"/>
              </w:rPr>
              <w:t>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439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32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Saya</w:t>
            </w:r>
            <w:r w:rsidRPr="00DC6BC2">
              <w:rPr>
                <w:spacing w:val="38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jarang</w:t>
            </w:r>
            <w:r w:rsidRPr="00DC6BC2">
              <w:rPr>
                <w:spacing w:val="37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merenungkan</w:t>
            </w:r>
            <w:r w:rsidRPr="00DC6BC2">
              <w:rPr>
                <w:spacing w:val="38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cara</w:t>
            </w:r>
            <w:r w:rsidRPr="00DC6BC2">
              <w:rPr>
                <w:spacing w:val="39"/>
                <w:sz w:val="24"/>
                <w:szCs w:val="24"/>
              </w:rPr>
              <w:t xml:space="preserve">  </w:t>
            </w:r>
            <w:r w:rsidRPr="00DC6BC2">
              <w:rPr>
                <w:sz w:val="24"/>
                <w:szCs w:val="24"/>
              </w:rPr>
              <w:t>belajar</w:t>
            </w:r>
            <w:r w:rsidRPr="00DC6BC2">
              <w:rPr>
                <w:spacing w:val="38"/>
                <w:sz w:val="24"/>
                <w:szCs w:val="24"/>
              </w:rPr>
              <w:t xml:space="preserve">  </w:t>
            </w:r>
            <w:r w:rsidRPr="00DC6BC2">
              <w:rPr>
                <w:spacing w:val="-4"/>
                <w:sz w:val="24"/>
                <w:szCs w:val="24"/>
              </w:rPr>
              <w:t>atau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mencoba</w:t>
            </w:r>
            <w:r w:rsidRPr="00DC6BC2">
              <w:rPr>
                <w:spacing w:val="-3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memperbaikinya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  <w:tr w:rsidR="00535C69" w:rsidTr="00535C69">
        <w:trPr>
          <w:trHeight w:val="347"/>
        </w:trPr>
        <w:tc>
          <w:tcPr>
            <w:tcW w:w="566" w:type="dxa"/>
          </w:tcPr>
          <w:p w:rsidR="00535C69" w:rsidRPr="00D44889" w:rsidRDefault="00535C69" w:rsidP="00535C69">
            <w:pPr>
              <w:pStyle w:val="TableParagraph"/>
              <w:ind w:left="10" w:right="3"/>
              <w:rPr>
                <w:spacing w:val="-5"/>
              </w:rPr>
            </w:pPr>
            <w:r w:rsidRPr="00D44889">
              <w:rPr>
                <w:spacing w:val="-5"/>
              </w:rPr>
              <w:t>33.</w:t>
            </w:r>
          </w:p>
        </w:tc>
        <w:tc>
          <w:tcPr>
            <w:tcW w:w="5029" w:type="dxa"/>
          </w:tcPr>
          <w:p w:rsidR="00535C69" w:rsidRPr="00DC6BC2" w:rsidRDefault="00535C69" w:rsidP="00535C69">
            <w:pPr>
              <w:pStyle w:val="TableParagraph"/>
              <w:tabs>
                <w:tab w:val="left" w:pos="784"/>
                <w:tab w:val="left" w:pos="1599"/>
                <w:tab w:val="left" w:pos="3198"/>
                <w:tab w:val="left" w:pos="3750"/>
                <w:tab w:val="left" w:pos="4424"/>
              </w:tabs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pacing w:val="-4"/>
                <w:sz w:val="24"/>
                <w:szCs w:val="24"/>
              </w:rPr>
              <w:t>Say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jar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merencanakan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5"/>
                <w:sz w:val="24"/>
                <w:szCs w:val="24"/>
              </w:rPr>
              <w:t>apa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4"/>
                <w:sz w:val="24"/>
                <w:szCs w:val="24"/>
              </w:rPr>
              <w:t>yang</w:t>
            </w:r>
            <w:r w:rsidRPr="00DC6BC2">
              <w:rPr>
                <w:sz w:val="24"/>
                <w:szCs w:val="24"/>
              </w:rPr>
              <w:tab/>
            </w:r>
            <w:r w:rsidRPr="00DC6BC2">
              <w:rPr>
                <w:spacing w:val="-2"/>
                <w:sz w:val="24"/>
                <w:szCs w:val="24"/>
              </w:rPr>
              <w:t>perlu</w:t>
            </w:r>
          </w:p>
          <w:p w:rsidR="00535C69" w:rsidRPr="00DC6BC2" w:rsidRDefault="00535C69" w:rsidP="00535C69">
            <w:pPr>
              <w:pStyle w:val="TableParagraph"/>
              <w:ind w:left="108"/>
              <w:jc w:val="both"/>
              <w:rPr>
                <w:sz w:val="24"/>
                <w:szCs w:val="24"/>
              </w:rPr>
            </w:pPr>
            <w:r w:rsidRPr="00DC6BC2">
              <w:rPr>
                <w:sz w:val="24"/>
                <w:szCs w:val="24"/>
              </w:rPr>
              <w:t>dipelajari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sebelum</w:t>
            </w:r>
            <w:r w:rsidRPr="00DC6BC2">
              <w:rPr>
                <w:spacing w:val="-2"/>
                <w:sz w:val="24"/>
                <w:szCs w:val="24"/>
              </w:rPr>
              <w:t xml:space="preserve"> </w:t>
            </w:r>
            <w:r w:rsidRPr="00DC6BC2">
              <w:rPr>
                <w:sz w:val="24"/>
                <w:szCs w:val="24"/>
              </w:rPr>
              <w:t>mulai</w:t>
            </w:r>
            <w:r w:rsidRPr="00DC6BC2">
              <w:rPr>
                <w:spacing w:val="1"/>
                <w:sz w:val="24"/>
                <w:szCs w:val="24"/>
              </w:rPr>
              <w:t xml:space="preserve"> </w:t>
            </w:r>
            <w:r w:rsidRPr="00DC6BC2">
              <w:rPr>
                <w:spacing w:val="-2"/>
                <w:sz w:val="24"/>
                <w:szCs w:val="24"/>
              </w:rPr>
              <w:t>belajar.</w:t>
            </w: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1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566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643" w:type="dxa"/>
          </w:tcPr>
          <w:p w:rsidR="00535C69" w:rsidRPr="00DC6BC2" w:rsidRDefault="00535C69" w:rsidP="00535C69">
            <w:pPr>
              <w:pStyle w:val="TableParagraph"/>
              <w:rPr>
                <w:sz w:val="24"/>
                <w:szCs w:val="24"/>
              </w:rPr>
            </w:pPr>
          </w:p>
        </w:tc>
      </w:tr>
    </w:tbl>
    <w:p w:rsidR="00535C69" w:rsidRDefault="00535C69" w:rsidP="00535C69">
      <w:pPr>
        <w:rPr>
          <w:b/>
          <w:noProof/>
          <w:sz w:val="24"/>
          <w:szCs w:val="24"/>
          <w:lang w:val="fi-FI"/>
        </w:rPr>
      </w:pPr>
    </w:p>
    <w:p w:rsidR="00535C69" w:rsidRDefault="00535C69" w:rsidP="00535C69">
      <w:pPr>
        <w:rPr>
          <w:b/>
          <w:noProof/>
          <w:sz w:val="24"/>
          <w:szCs w:val="24"/>
          <w:lang w:val="fi-FI"/>
        </w:rPr>
        <w:sectPr w:rsidR="00535C69" w:rsidSect="00535C69">
          <w:pgSz w:w="11910" w:h="16840" w:code="9"/>
          <w:pgMar w:top="2268" w:right="1701" w:bottom="1701" w:left="2268" w:header="709" w:footer="709" w:gutter="0"/>
          <w:cols w:space="708"/>
          <w:docGrid w:linePitch="360"/>
        </w:sectPr>
      </w:pPr>
      <w:r>
        <w:rPr>
          <w:b/>
          <w:noProof/>
          <w:sz w:val="24"/>
          <w:szCs w:val="24"/>
          <w:lang w:val="fi-FI"/>
        </w:rPr>
        <w:br w:type="page"/>
      </w:r>
    </w:p>
    <w:p w:rsidR="00535C69" w:rsidRPr="00D73B7D" w:rsidRDefault="00535C69" w:rsidP="00535C69">
      <w:pPr>
        <w:pStyle w:val="Caption"/>
        <w:ind w:left="-426"/>
        <w:rPr>
          <w:rFonts w:ascii="Times New Roman" w:hAnsi="Times New Roman" w:cs="Times New Roman"/>
          <w:b/>
          <w:i w:val="0"/>
          <w:noProof/>
          <w:color w:val="auto"/>
          <w:sz w:val="36"/>
          <w:szCs w:val="24"/>
          <w:lang w:val="fi-FI"/>
        </w:rPr>
      </w:pPr>
      <w:bookmarkStart w:id="109" w:name="_Toc198672592"/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5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Tabulasi Data Uji Validitas dan Uji Reliabilitas Angket Pola Asuh Demokratis</w:t>
      </w:r>
      <w:bookmarkEnd w:id="109"/>
    </w:p>
    <w:p w:rsidR="00535C69" w:rsidRDefault="00535C69" w:rsidP="00535C69">
      <w:pPr>
        <w:ind w:left="-284"/>
        <w:jc w:val="center"/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t>Tabulasi Data Uji Validitas Angket Pola Asuh Demokratis</w:t>
      </w:r>
    </w:p>
    <w:p w:rsidR="00535C69" w:rsidRDefault="00535C69" w:rsidP="00535C69">
      <w:pPr>
        <w:tabs>
          <w:tab w:val="left" w:pos="-1418"/>
        </w:tabs>
        <w:ind w:left="-709" w:firstLine="283"/>
        <w:rPr>
          <w:b/>
          <w:noProof/>
          <w:sz w:val="24"/>
          <w:szCs w:val="24"/>
          <w:lang w:val="fi-FI"/>
        </w:rPr>
      </w:pPr>
      <w:r w:rsidRPr="005D73DE">
        <w:rPr>
          <w:noProof/>
          <w:lang w:val="en-US"/>
        </w:rPr>
        <w:drawing>
          <wp:inline distT="0" distB="0" distL="0" distR="0" wp14:anchorId="79440A65" wp14:editId="424FCC03">
            <wp:extent cx="8591550" cy="4676775"/>
            <wp:effectExtent l="0" t="0" r="0" b="952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92083" cy="4677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Default="00535C69" w:rsidP="00535C69">
      <w:pPr>
        <w:ind w:left="-284"/>
        <w:jc w:val="center"/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t>Tabulasi Data Uji Reliabilitas Angket Pola Asuh Demokratis</w:t>
      </w:r>
    </w:p>
    <w:p w:rsidR="00535C69" w:rsidRDefault="00535C69" w:rsidP="00535C69">
      <w:pPr>
        <w:ind w:left="-426"/>
        <w:rPr>
          <w:b/>
          <w:noProof/>
          <w:sz w:val="24"/>
          <w:szCs w:val="24"/>
          <w:lang w:val="fi-FI"/>
        </w:rPr>
      </w:pPr>
      <w:r w:rsidRPr="005D73DE">
        <w:rPr>
          <w:noProof/>
          <w:lang w:val="en-US"/>
        </w:rPr>
        <w:lastRenderedPageBreak/>
        <w:drawing>
          <wp:inline distT="0" distB="0" distL="0" distR="0" wp14:anchorId="587C1CB5" wp14:editId="2C663D1F">
            <wp:extent cx="8458200" cy="494284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64576" cy="494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Pr="00D73B7D" w:rsidRDefault="00535C69" w:rsidP="00535C69">
      <w:pPr>
        <w:pStyle w:val="Caption"/>
        <w:ind w:left="-426"/>
        <w:rPr>
          <w:rFonts w:ascii="Times New Roman" w:hAnsi="Times New Roman" w:cs="Times New Roman"/>
          <w:b/>
          <w:i w:val="0"/>
          <w:noProof/>
          <w:color w:val="auto"/>
          <w:sz w:val="36"/>
          <w:szCs w:val="24"/>
          <w:lang w:val="fi-FI"/>
        </w:rPr>
      </w:pPr>
      <w:bookmarkStart w:id="110" w:name="_Toc198672593"/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6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Tabulasi Data Uji Validitas dan Uji Reliabilitas Angket</w:t>
      </w:r>
      <w:r w:rsidRPr="00D73B7D">
        <w:rPr>
          <w:rFonts w:ascii="Times New Roman" w:hAnsi="Times New Roman" w:cs="Times New Roman"/>
          <w:b/>
          <w:color w:val="auto"/>
          <w:sz w:val="24"/>
        </w:rPr>
        <w:t xml:space="preserve"> Self-Regulated Learning</w:t>
      </w:r>
      <w:bookmarkEnd w:id="110"/>
    </w:p>
    <w:p w:rsidR="00535C69" w:rsidRPr="005D73DE" w:rsidRDefault="00535C69" w:rsidP="00535C69">
      <w:pPr>
        <w:ind w:left="-284"/>
        <w:jc w:val="center"/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lastRenderedPageBreak/>
        <w:t xml:space="preserve">Tabulasi Data Uji Validitas Angket </w:t>
      </w:r>
      <w:r w:rsidRPr="00D93F5A">
        <w:rPr>
          <w:b/>
          <w:i/>
          <w:noProof/>
          <w:sz w:val="24"/>
          <w:szCs w:val="24"/>
          <w:lang w:val="fi-FI"/>
        </w:rPr>
        <w:t>Self-Regulated Learning</w:t>
      </w:r>
    </w:p>
    <w:p w:rsidR="00535C69" w:rsidRDefault="00535C69" w:rsidP="00535C69">
      <w:pPr>
        <w:ind w:left="-426"/>
        <w:rPr>
          <w:b/>
          <w:noProof/>
          <w:sz w:val="24"/>
          <w:szCs w:val="24"/>
          <w:lang w:val="fi-FI"/>
        </w:rPr>
        <w:sectPr w:rsidR="00535C69" w:rsidSect="00535C69">
          <w:headerReference w:type="even" r:id="rId16"/>
          <w:headerReference w:type="default" r:id="rId17"/>
          <w:headerReference w:type="first" r:id="rId18"/>
          <w:footerReference w:type="first" r:id="rId19"/>
          <w:pgSz w:w="16840" w:h="11910" w:orient="landscape" w:code="9"/>
          <w:pgMar w:top="1701" w:right="2268" w:bottom="1701" w:left="2268" w:header="709" w:footer="709" w:gutter="0"/>
          <w:cols w:space="708"/>
          <w:titlePg/>
          <w:docGrid w:linePitch="360"/>
        </w:sectPr>
      </w:pPr>
      <w:r w:rsidRPr="005D73DE">
        <w:rPr>
          <w:noProof/>
          <w:lang w:val="en-US"/>
        </w:rPr>
        <w:drawing>
          <wp:inline distT="0" distB="0" distL="0" distR="0" wp14:anchorId="592151A8" wp14:editId="6E467358">
            <wp:extent cx="8515350" cy="4648200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16400" cy="4648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Default="00535C69" w:rsidP="00535C69">
      <w:pPr>
        <w:ind w:left="-1701"/>
        <w:jc w:val="center"/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lastRenderedPageBreak/>
        <w:t xml:space="preserve">Tabulasi Data Uji Reliabilitas Angket </w:t>
      </w:r>
      <w:r w:rsidRPr="00D93F5A">
        <w:rPr>
          <w:b/>
          <w:i/>
          <w:noProof/>
          <w:sz w:val="24"/>
          <w:szCs w:val="24"/>
          <w:lang w:val="fi-FI"/>
        </w:rPr>
        <w:t>Self-Regulated Learning</w:t>
      </w:r>
    </w:p>
    <w:p w:rsidR="00535C69" w:rsidRDefault="00535C69" w:rsidP="00535C69">
      <w:pPr>
        <w:ind w:hanging="426"/>
        <w:rPr>
          <w:b/>
          <w:noProof/>
          <w:sz w:val="24"/>
          <w:szCs w:val="24"/>
          <w:lang w:val="fi-FI"/>
        </w:rPr>
        <w:sectPr w:rsidR="00535C69" w:rsidSect="00535C69">
          <w:pgSz w:w="16840" w:h="11910" w:orient="landscape" w:code="9"/>
          <w:pgMar w:top="1701" w:right="2268" w:bottom="1701" w:left="2268" w:header="709" w:footer="709" w:gutter="0"/>
          <w:cols w:space="708"/>
          <w:docGrid w:linePitch="360"/>
        </w:sectPr>
      </w:pPr>
      <w:r w:rsidRPr="005D73DE">
        <w:rPr>
          <w:noProof/>
          <w:lang w:val="en-US"/>
        </w:rPr>
        <w:drawing>
          <wp:inline distT="0" distB="0" distL="0" distR="0" wp14:anchorId="6CC77F94" wp14:editId="3C7638B1">
            <wp:extent cx="8486775" cy="4975860"/>
            <wp:effectExtent l="0" t="0" r="952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87430" cy="49762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Pr="00D73B7D" w:rsidRDefault="00535C69" w:rsidP="00535C69">
      <w:pPr>
        <w:pStyle w:val="Caption"/>
        <w:ind w:left="-426"/>
        <w:rPr>
          <w:rFonts w:ascii="Times New Roman" w:hAnsi="Times New Roman" w:cs="Times New Roman"/>
          <w:b/>
          <w:i w:val="0"/>
          <w:noProof/>
          <w:color w:val="auto"/>
          <w:sz w:val="36"/>
          <w:szCs w:val="24"/>
          <w:lang w:val="fi-FI"/>
        </w:rPr>
      </w:pPr>
      <w:bookmarkStart w:id="111" w:name="_Toc198672594"/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7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Tabulasi Data Penelitian Angket Pola Asuh Demokratis</w:t>
      </w:r>
      <w:bookmarkEnd w:id="111"/>
    </w:p>
    <w:p w:rsidR="00535C69" w:rsidRDefault="00535C69" w:rsidP="00535C69">
      <w:pPr>
        <w:ind w:left="-851" w:firstLine="425"/>
        <w:rPr>
          <w:b/>
          <w:noProof/>
          <w:sz w:val="24"/>
          <w:szCs w:val="24"/>
          <w:lang w:val="fi-FI"/>
        </w:rPr>
      </w:pPr>
      <w:r w:rsidRPr="00407DE6">
        <w:rPr>
          <w:noProof/>
          <w:lang w:val="en-US"/>
        </w:rPr>
        <w:drawing>
          <wp:inline distT="0" distB="0" distL="0" distR="0" wp14:anchorId="123BEDD1" wp14:editId="201F3448">
            <wp:extent cx="8382000" cy="5019675"/>
            <wp:effectExtent l="0" t="0" r="0" b="952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83954" cy="5020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Default="00535C69" w:rsidP="00535C69">
      <w:pPr>
        <w:pStyle w:val="Caption"/>
        <w:ind w:left="-426"/>
        <w:rPr>
          <w:rFonts w:ascii="Times New Roman" w:hAnsi="Times New Roman" w:cs="Times New Roman"/>
          <w:b/>
          <w:noProof/>
          <w:sz w:val="24"/>
          <w:szCs w:val="24"/>
          <w:lang w:val="fi-FI"/>
        </w:rPr>
      </w:pPr>
      <w:bookmarkStart w:id="112" w:name="_Toc198672595"/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8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Tabulasi Data Penelitian Angket</w:t>
      </w:r>
      <w:r w:rsidRPr="00D73B7D">
        <w:rPr>
          <w:rFonts w:ascii="Times New Roman" w:hAnsi="Times New Roman" w:cs="Times New Roman"/>
          <w:b/>
          <w:color w:val="auto"/>
          <w:sz w:val="24"/>
        </w:rPr>
        <w:t xml:space="preserve"> Self-Regulated Learning</w:t>
      </w:r>
      <w:bookmarkEnd w:id="112"/>
      <w:r w:rsidRPr="00407DE6">
        <w:rPr>
          <w:noProof/>
          <w:lang w:val="en-US"/>
        </w:rPr>
        <w:drawing>
          <wp:inline distT="0" distB="0" distL="0" distR="0" wp14:anchorId="01DF3ED3" wp14:editId="6C79C6D1">
            <wp:extent cx="8534400" cy="4981575"/>
            <wp:effectExtent l="0" t="0" r="0" b="952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4400" cy="4981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fi-FI"/>
        </w:rPr>
        <w:br w:type="page"/>
      </w:r>
    </w:p>
    <w:p w:rsidR="00535C69" w:rsidRDefault="00535C69" w:rsidP="00535C69">
      <w:pPr>
        <w:ind w:left="-1560"/>
        <w:rPr>
          <w:b/>
          <w:noProof/>
          <w:sz w:val="24"/>
          <w:szCs w:val="24"/>
          <w:lang w:val="fi-FI"/>
        </w:rPr>
        <w:sectPr w:rsidR="00535C69" w:rsidSect="00535C69">
          <w:pgSz w:w="16840" w:h="11910" w:orient="landscape" w:code="9"/>
          <w:pgMar w:top="1701" w:right="2268" w:bottom="1701" w:left="2268" w:header="709" w:footer="709" w:gutter="0"/>
          <w:cols w:space="708"/>
          <w:docGrid w:linePitch="360"/>
        </w:sectPr>
      </w:pPr>
    </w:p>
    <w:p w:rsidR="00535C69" w:rsidRPr="00D73B7D" w:rsidRDefault="00535C69" w:rsidP="00535C69">
      <w:pPr>
        <w:pStyle w:val="Caption"/>
        <w:rPr>
          <w:rFonts w:ascii="Times New Roman" w:hAnsi="Times New Roman" w:cs="Times New Roman"/>
          <w:b/>
          <w:noProof/>
          <w:color w:val="auto"/>
          <w:sz w:val="36"/>
          <w:szCs w:val="24"/>
          <w:lang w:val="fi-FI"/>
        </w:rPr>
      </w:pPr>
      <w:bookmarkStart w:id="113" w:name="_Toc198672596"/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9</w:t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D73B7D">
        <w:rPr>
          <w:rFonts w:ascii="Times New Roman" w:hAnsi="Times New Roman" w:cs="Times New Roman"/>
          <w:b/>
          <w:i w:val="0"/>
          <w:color w:val="auto"/>
          <w:sz w:val="24"/>
        </w:rPr>
        <w:t xml:space="preserve"> Tabulasi Korelasi</w:t>
      </w:r>
      <w:r w:rsidRPr="00D73B7D">
        <w:rPr>
          <w:rFonts w:ascii="Times New Roman" w:hAnsi="Times New Roman" w:cs="Times New Roman"/>
          <w:b/>
          <w:color w:val="auto"/>
          <w:sz w:val="24"/>
        </w:rPr>
        <w:t xml:space="preserve"> Product Moment</w:t>
      </w:r>
      <w:bookmarkEnd w:id="113"/>
    </w:p>
    <w:p w:rsidR="00535C69" w:rsidRDefault="00535C69" w:rsidP="00535C69">
      <w:pPr>
        <w:ind w:left="426"/>
        <w:rPr>
          <w:b/>
          <w:noProof/>
          <w:sz w:val="24"/>
          <w:szCs w:val="24"/>
          <w:lang w:val="fi-FI"/>
        </w:rPr>
      </w:pPr>
      <w:r w:rsidRPr="003F1ECA">
        <w:rPr>
          <w:noProof/>
          <w:lang w:val="en-US"/>
        </w:rPr>
        <w:drawing>
          <wp:inline distT="0" distB="0" distL="0" distR="0" wp14:anchorId="2C8D166B" wp14:editId="3BA1D612">
            <wp:extent cx="3667125" cy="6610350"/>
            <wp:effectExtent l="0" t="0" r="952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7125" cy="661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Default="00535C69" w:rsidP="00535C69">
      <w:pPr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br w:type="page"/>
      </w:r>
    </w:p>
    <w:p w:rsidR="00535C69" w:rsidRDefault="00535C69" w:rsidP="00535C69">
      <w:pPr>
        <w:ind w:left="426"/>
        <w:rPr>
          <w:b/>
          <w:noProof/>
          <w:sz w:val="24"/>
          <w:szCs w:val="24"/>
          <w:lang w:val="fi-FI"/>
        </w:rPr>
      </w:pPr>
      <w:r w:rsidRPr="00B70C29">
        <w:rPr>
          <w:noProof/>
          <w:lang w:val="en-US"/>
        </w:rPr>
        <w:lastRenderedPageBreak/>
        <w:drawing>
          <wp:inline distT="0" distB="0" distL="0" distR="0" wp14:anchorId="6192525C" wp14:editId="456E86E3">
            <wp:extent cx="3667125" cy="1809750"/>
            <wp:effectExtent l="0" t="0" r="9525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7125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C69" w:rsidRDefault="00535C69" w:rsidP="00535C69">
      <w:pPr>
        <w:rPr>
          <w:b/>
          <w:noProof/>
          <w:sz w:val="24"/>
          <w:szCs w:val="24"/>
          <w:lang w:val="fi-FI"/>
        </w:rPr>
      </w:pPr>
      <w:r>
        <w:rPr>
          <w:b/>
          <w:noProof/>
          <w:sz w:val="24"/>
          <w:szCs w:val="24"/>
          <w:lang w:val="fi-FI"/>
        </w:rPr>
        <w:br w:type="page"/>
      </w:r>
    </w:p>
    <w:p w:rsidR="00535C69" w:rsidRDefault="00535C69" w:rsidP="00535C69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114" w:name="_Toc198672597"/>
      <w:r w:rsidRPr="001D7D79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1D7D79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1D7D79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1D7D79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10</w:t>
      </w:r>
      <w:r w:rsidRPr="001D7D79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1D7D79">
        <w:rPr>
          <w:rFonts w:ascii="Times New Roman" w:hAnsi="Times New Roman" w:cs="Times New Roman"/>
          <w:b/>
          <w:i w:val="0"/>
          <w:color w:val="auto"/>
          <w:sz w:val="24"/>
        </w:rPr>
        <w:t xml:space="preserve"> Dokumentasi</w:t>
      </w:r>
      <w:bookmarkEnd w:id="114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09"/>
        <w:gridCol w:w="3948"/>
      </w:tblGrid>
      <w:tr w:rsidR="00535C69" w:rsidTr="00535C69">
        <w:tc>
          <w:tcPr>
            <w:tcW w:w="4249" w:type="dxa"/>
          </w:tcPr>
          <w:p w:rsidR="00535C69" w:rsidRDefault="00535C69" w:rsidP="00535C69">
            <w:r>
              <w:rPr>
                <w:noProof/>
                <w:lang w:val="en-US"/>
              </w:rPr>
              <w:drawing>
                <wp:inline distT="0" distB="0" distL="0" distR="0" wp14:anchorId="3BFBB209" wp14:editId="41E9D89D">
                  <wp:extent cx="2702257" cy="2756535"/>
                  <wp:effectExtent l="0" t="0" r="3175" b="571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1.jpg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9701" cy="27641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49" w:type="dxa"/>
          </w:tcPr>
          <w:p w:rsidR="00535C69" w:rsidRDefault="00535C69" w:rsidP="00535C69">
            <w:r>
              <w:rPr>
                <w:noProof/>
                <w:lang w:val="en-US"/>
              </w:rPr>
              <w:drawing>
                <wp:inline distT="0" distB="0" distL="0" distR="0" wp14:anchorId="6A14026B" wp14:editId="1CADA0FC">
                  <wp:extent cx="2590800" cy="2756700"/>
                  <wp:effectExtent l="0" t="0" r="0" b="5715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2.jpg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95833" cy="27620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35C69" w:rsidTr="00535C69">
        <w:tc>
          <w:tcPr>
            <w:tcW w:w="4249" w:type="dxa"/>
          </w:tcPr>
          <w:p w:rsidR="00535C69" w:rsidRDefault="00535C69" w:rsidP="00535C69"/>
        </w:tc>
        <w:tc>
          <w:tcPr>
            <w:tcW w:w="4249" w:type="dxa"/>
          </w:tcPr>
          <w:p w:rsidR="00535C69" w:rsidRDefault="00535C69" w:rsidP="00535C69"/>
        </w:tc>
      </w:tr>
      <w:tr w:rsidR="00535C69" w:rsidTr="00535C69">
        <w:tc>
          <w:tcPr>
            <w:tcW w:w="4249" w:type="dxa"/>
          </w:tcPr>
          <w:p w:rsidR="00535C69" w:rsidRDefault="00535C69" w:rsidP="00535C69">
            <w:r>
              <w:rPr>
                <w:noProof/>
                <w:lang w:val="en-US"/>
              </w:rPr>
              <w:drawing>
                <wp:inline distT="0" distB="0" distL="0" distR="0" wp14:anchorId="6247FED2" wp14:editId="7F07B2F3">
                  <wp:extent cx="2674961" cy="2910840"/>
                  <wp:effectExtent l="0" t="0" r="0" b="381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3.jpg"/>
                          <pic:cNvPicPr/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86145" cy="2923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49" w:type="dxa"/>
          </w:tcPr>
          <w:p w:rsidR="00535C69" w:rsidRDefault="00535C69" w:rsidP="00535C69">
            <w:r>
              <w:rPr>
                <w:noProof/>
                <w:lang w:val="en-US"/>
              </w:rPr>
              <w:drawing>
                <wp:inline distT="0" distB="0" distL="0" distR="0" wp14:anchorId="0A3270A5" wp14:editId="4C1824D6">
                  <wp:extent cx="2571750" cy="2911429"/>
                  <wp:effectExtent l="0" t="0" r="0" b="381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4.jpg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80428" cy="29212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35C69" w:rsidTr="00535C69">
        <w:tc>
          <w:tcPr>
            <w:tcW w:w="4249" w:type="dxa"/>
          </w:tcPr>
          <w:p w:rsidR="00535C69" w:rsidRDefault="00535C69" w:rsidP="00535C69">
            <w:pPr>
              <w:rPr>
                <w:noProof/>
                <w:lang w:eastAsia="en-ID"/>
              </w:rPr>
            </w:pPr>
          </w:p>
        </w:tc>
        <w:tc>
          <w:tcPr>
            <w:tcW w:w="4249" w:type="dxa"/>
          </w:tcPr>
          <w:p w:rsidR="00535C69" w:rsidRDefault="00535C69" w:rsidP="00535C69">
            <w:pPr>
              <w:rPr>
                <w:noProof/>
                <w:lang w:eastAsia="en-ID"/>
              </w:rPr>
            </w:pPr>
          </w:p>
        </w:tc>
      </w:tr>
      <w:tr w:rsidR="00535C69" w:rsidTr="00535C69">
        <w:tc>
          <w:tcPr>
            <w:tcW w:w="4249" w:type="dxa"/>
          </w:tcPr>
          <w:p w:rsidR="00535C69" w:rsidRDefault="00535C69" w:rsidP="00535C69">
            <w:pPr>
              <w:rPr>
                <w:noProof/>
                <w:lang w:eastAsia="en-ID"/>
              </w:rPr>
            </w:pPr>
            <w:r>
              <w:rPr>
                <w:noProof/>
                <w:lang w:val="en-US"/>
              </w:rPr>
              <w:lastRenderedPageBreak/>
              <w:drawing>
                <wp:inline distT="0" distB="0" distL="0" distR="0" wp14:anchorId="57B2270F" wp14:editId="68915B70">
                  <wp:extent cx="2772000" cy="3214800"/>
                  <wp:effectExtent l="0" t="0" r="0" b="508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5.jpg"/>
                          <pic:cNvPicPr/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3214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49" w:type="dxa"/>
          </w:tcPr>
          <w:p w:rsidR="00535C69" w:rsidRDefault="00535C69" w:rsidP="00535C69">
            <w:pPr>
              <w:rPr>
                <w:noProof/>
                <w:lang w:eastAsia="en-ID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2F819D31" wp14:editId="1A782FB4">
                  <wp:extent cx="2470245" cy="3217287"/>
                  <wp:effectExtent l="0" t="0" r="6350" b="254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6.jpg"/>
                          <pic:cNvPicPr/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76721" cy="3225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535C69" w:rsidRDefault="00535C69" w:rsidP="00535C69"/>
    <w:p w:rsidR="00535C69" w:rsidRDefault="00535C69" w:rsidP="00535C69">
      <w:r>
        <w:br w:type="page"/>
      </w:r>
    </w:p>
    <w:p w:rsidR="00535C69" w:rsidRDefault="00535C69" w:rsidP="00535C69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115" w:name="_Toc198672598"/>
      <w:r w:rsidRPr="00001961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001961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001961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001961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11</w:t>
      </w:r>
      <w:r w:rsidRPr="00001961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001961">
        <w:rPr>
          <w:rFonts w:ascii="Times New Roman" w:hAnsi="Times New Roman" w:cs="Times New Roman"/>
          <w:b/>
          <w:i w:val="0"/>
          <w:color w:val="auto"/>
          <w:sz w:val="24"/>
        </w:rPr>
        <w:t xml:space="preserve"> Nilai R Tabel</w:t>
      </w:r>
      <w:bookmarkEnd w:id="115"/>
    </w:p>
    <w:p w:rsidR="00535C69" w:rsidRPr="00001961" w:rsidRDefault="00535C69" w:rsidP="00535C69">
      <w:r>
        <w:rPr>
          <w:noProof/>
          <w:lang w:val="en-US"/>
        </w:rPr>
        <w:drawing>
          <wp:inline distT="0" distB="0" distL="0" distR="0" wp14:anchorId="553B63FA" wp14:editId="62774748">
            <wp:extent cx="5401945" cy="7067550"/>
            <wp:effectExtent l="0" t="0" r="8255" b="0"/>
            <wp:docPr id="33" name="Picture 33" descr="R-tabel - Flip eBook Pages 1-4 | AnyFli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R-tabel - Flip eBook Pages 1-4 | AnyFlip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282" cy="7070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4623" w:rsidRDefault="00F74623" w:rsidP="0066238B"/>
    <w:p w:rsidR="00616C5B" w:rsidRDefault="00616C5B" w:rsidP="0066238B"/>
    <w:p w:rsidR="00616C5B" w:rsidRDefault="00616C5B" w:rsidP="0066238B"/>
    <w:p w:rsidR="00616C5B" w:rsidRDefault="00616C5B" w:rsidP="0066238B"/>
    <w:p w:rsidR="00616C5B" w:rsidRDefault="00616C5B" w:rsidP="0066238B"/>
    <w:p w:rsidR="00616C5B" w:rsidRDefault="00616C5B" w:rsidP="00616C5B"/>
    <w:p w:rsidR="00616C5B" w:rsidRDefault="00616C5B" w:rsidP="00616C5B"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07D7FEE4" wp14:editId="045A25F5">
            <wp:simplePos x="0" y="0"/>
            <wp:positionH relativeFrom="column">
              <wp:posOffset>0</wp:posOffset>
            </wp:positionH>
            <wp:positionV relativeFrom="paragraph">
              <wp:posOffset>101600</wp:posOffset>
            </wp:positionV>
            <wp:extent cx="5943536" cy="8105422"/>
            <wp:effectExtent l="0" t="0" r="635" b="0"/>
            <wp:wrapNone/>
            <wp:docPr id="48" name="Picture 48" descr="C:\Users\berkah-3\AppData\Local\Temp\Rar$DIa2304.49515\CamScanner 18-10-2025 16.16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berkah-3\AppData\Local\Temp\Rar$DIa2304.49515\CamScanner 18-10-2025 16.16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00" b="3067"/>
                    <a:stretch/>
                  </pic:blipFill>
                  <pic:spPr bwMode="auto">
                    <a:xfrm>
                      <a:off x="0" y="0"/>
                      <a:ext cx="5943600" cy="8105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0288" behindDoc="0" locked="0" layoutInCell="1" allowOverlap="1" wp14:anchorId="116ED32A" wp14:editId="63A7BDB5">
            <wp:simplePos x="0" y="0"/>
            <wp:positionH relativeFrom="column">
              <wp:posOffset>0</wp:posOffset>
            </wp:positionH>
            <wp:positionV relativeFrom="paragraph">
              <wp:posOffset>135467</wp:posOffset>
            </wp:positionV>
            <wp:extent cx="5813778" cy="8003822"/>
            <wp:effectExtent l="0" t="0" r="0" b="0"/>
            <wp:wrapNone/>
            <wp:docPr id="49" name="Picture 49" descr="C:\Users\berkah-3\AppData\Local\Temp\Rar$DIa2304.679\CamScanner 18-10-2025 16.16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C:\Users\berkah-3\AppData\Local\Temp\Rar$DIa2304.679\CamScanner 18-10-2025 16.16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4" r="2179"/>
                    <a:stretch/>
                  </pic:blipFill>
                  <pic:spPr bwMode="auto">
                    <a:xfrm>
                      <a:off x="0" y="0"/>
                      <a:ext cx="5814066" cy="8004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3525C596" wp14:editId="0519D680">
            <wp:simplePos x="0" y="0"/>
            <wp:positionH relativeFrom="column">
              <wp:posOffset>112889</wp:posOffset>
            </wp:positionH>
            <wp:positionV relativeFrom="paragraph">
              <wp:posOffset>293511</wp:posOffset>
            </wp:positionV>
            <wp:extent cx="5644444" cy="7699022"/>
            <wp:effectExtent l="0" t="0" r="0" b="0"/>
            <wp:wrapNone/>
            <wp:docPr id="50" name="Picture 50" descr="C:\Users\berkah-3\AppData\Local\Temp\Rar$DIa2304.1903\CamScanner 18-10-2025 16.16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berkah-3\AppData\Local\Temp\Rar$DIa2304.1903\CamScanner 18-10-2025 16.16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98" t="3672" r="3156"/>
                    <a:stretch/>
                  </pic:blipFill>
                  <pic:spPr bwMode="auto">
                    <a:xfrm>
                      <a:off x="0" y="0"/>
                      <a:ext cx="5643200" cy="769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4B469928" wp14:editId="6E6E7742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8340888"/>
            <wp:effectExtent l="0" t="0" r="0" b="3175"/>
            <wp:wrapNone/>
            <wp:docPr id="51" name="Picture 51" descr="C:\Users\berkah-3\AppData\Local\Temp\Rar$DIa2304.3284\CamScanner 18-10-2025 16.16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berkah-3\AppData\Local\Temp\Rar$DIa2304.3284\CamScanner 18-10-2025 16.16_7.jp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3408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3360" behindDoc="0" locked="0" layoutInCell="1" allowOverlap="1" wp14:anchorId="1EE2161D" wp14:editId="62772908">
            <wp:simplePos x="0" y="0"/>
            <wp:positionH relativeFrom="column">
              <wp:posOffset>90310</wp:posOffset>
            </wp:positionH>
            <wp:positionV relativeFrom="paragraph">
              <wp:posOffset>0</wp:posOffset>
            </wp:positionV>
            <wp:extent cx="5779911" cy="8060267"/>
            <wp:effectExtent l="0" t="0" r="0" b="0"/>
            <wp:wrapNone/>
            <wp:docPr id="52" name="Picture 52" descr="C:\Users\berkah-3\AppData\Local\Temp\Rar$DIa2304.4871\CamScanner 18-10-2025 16.16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berkah-3\AppData\Local\Temp\Rar$DIa2304.4871\CamScanner 18-10-2025 16.16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18" r="1265"/>
                    <a:stretch/>
                  </pic:blipFill>
                  <pic:spPr bwMode="auto">
                    <a:xfrm>
                      <a:off x="0" y="0"/>
                      <a:ext cx="5778140" cy="80577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4384" behindDoc="0" locked="0" layoutInCell="1" allowOverlap="1" wp14:anchorId="106DF139" wp14:editId="64CBDEF6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8571383"/>
            <wp:effectExtent l="0" t="0" r="0" b="1270"/>
            <wp:wrapNone/>
            <wp:docPr id="53" name="Picture 53" descr="C:\Users\berkah-3\AppData\Local\Temp\Rar$DIa2304.5868\CamScanner 18-10-2025 16.16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berkah-3\AppData\Local\Temp\Rar$DIa2304.5868\CamScanner 18-10-2025 16.16_9.jpg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571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5408" behindDoc="0" locked="0" layoutInCell="1" allowOverlap="1" wp14:anchorId="7C35799A" wp14:editId="2A86FAEA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8588019"/>
            <wp:effectExtent l="0" t="0" r="0" b="3810"/>
            <wp:wrapNone/>
            <wp:docPr id="54" name="Picture 54" descr="C:\Users\berkah-3\AppData\Local\Temp\Rar$DIa2304.6879\CamScanner 18-10-2025 16.16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Users\berkah-3\AppData\Local\Temp\Rar$DIa2304.6879\CamScanner 18-10-2025 16.16_10.jpg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588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w:drawing>
          <wp:anchor distT="0" distB="0" distL="114300" distR="114300" simplePos="0" relativeHeight="251666432" behindDoc="0" locked="0" layoutInCell="1" allowOverlap="1" wp14:anchorId="1754A120" wp14:editId="24B6125B">
            <wp:simplePos x="0" y="0"/>
            <wp:positionH relativeFrom="column">
              <wp:posOffset>169333</wp:posOffset>
            </wp:positionH>
            <wp:positionV relativeFrom="paragraph">
              <wp:posOffset>0</wp:posOffset>
            </wp:positionV>
            <wp:extent cx="5610578" cy="7811911"/>
            <wp:effectExtent l="0" t="0" r="9525" b="0"/>
            <wp:wrapNone/>
            <wp:docPr id="55" name="Picture 55" descr="C:\Users\berkah-3\AppData\Local\Temp\Rar$DIa2304.7884\CamScanner 18-10-2025 16.16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berkah-3\AppData\Local\Temp\Rar$DIa2304.7884\CamScanner 18-10-2025 16.16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47" r="2816"/>
                    <a:stretch/>
                  </pic:blipFill>
                  <pic:spPr bwMode="auto">
                    <a:xfrm>
                      <a:off x="0" y="0"/>
                      <a:ext cx="5607003" cy="78069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616C5B" w:rsidRDefault="00616C5B" w:rsidP="00616C5B">
      <w:r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16665C9B" wp14:editId="6FFB6133">
                <wp:simplePos x="0" y="0"/>
                <wp:positionH relativeFrom="column">
                  <wp:posOffset>-318770</wp:posOffset>
                </wp:positionH>
                <wp:positionV relativeFrom="paragraph">
                  <wp:posOffset>56128</wp:posOffset>
                </wp:positionV>
                <wp:extent cx="5667375" cy="7362825"/>
                <wp:effectExtent l="0" t="0" r="9525" b="9525"/>
                <wp:wrapNone/>
                <wp:docPr id="58" name="Group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7375" cy="7362825"/>
                          <a:chOff x="0" y="0"/>
                          <a:chExt cx="5667375" cy="7362825"/>
                        </a:xfrm>
                      </wpg:grpSpPr>
                      <pic:pic xmlns:pic="http://schemas.openxmlformats.org/drawingml/2006/picture">
                        <pic:nvPicPr>
                          <pic:cNvPr id="56" name="Picture 56" descr="C:\Users\berkah-3\AppData\Local\Temp\Rar$DIa2304.9146\CamScanner 18-10-2025 16.16_12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1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42">
                                    <a14:imgEffect>
                                      <a14:sharpenSoften amount="5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88" t="3774" r="2657" b="1594"/>
                          <a:stretch/>
                        </pic:blipFill>
                        <pic:spPr bwMode="auto">
                          <a:xfrm>
                            <a:off x="0" y="0"/>
                            <a:ext cx="5667375" cy="7362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7" name="Picture 57" descr="C:\Users\berkah-3\Pictures\03 DINDA SILVANIA 211414033merah.jpg"/>
                          <pic:cNvPicPr>
                            <a:picLocks noChangeAspect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486275" y="923925"/>
                            <a:ext cx="838200" cy="1123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66994A7" id="Group 58" o:spid="_x0000_s1026" style="position:absolute;margin-left:-25.1pt;margin-top:4.4pt;width:446.25pt;height:579.75pt;z-index:251668480" coordsize="56673,7362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ZoooAKKKKAA1G77Me9PpjDOeMkA4piOWvHWOSQuchjnAOOh610WmHOmwH/Zrj72433UiouCpIOR&#10;1H/6667SGL6VbMepSp6jLtFFFMAooooA861y1ne3kIUrtXoO/wBf/r11nhRAnhmyVQAoQgADGBk1&#10;k30asZEYlgwIPHbGPzrW8KyGTw9bkrt5YYz/ALRrOmuokbNFFFaD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kpaKBWCiiigYUUUUAFFFFABRRSUCFIzRiiigYU2RisbFRkgcCnU1jgEZ57UAcC9&#10;wlxM4cYmBJIHbHQGu00n/kFW/wDuVwspWPUbh+rMxIJGTjnj6Z/Ku40fP9k22eu3+tLqJF6iiimM&#10;KKKKAORuyElbjAGfmrY8Nbf7DhK9CW/nWFqxKpJvB2pzxz+ArZ8JgDw5a4IOck4+tRESNqiiirG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A&#10;c0UAFB6UUhoA5+VSb1wCAc9cdiMj+tblt/x7pjpWJKjLdSy5LKRhgOvp6VsWODYxYORjipW43sWK&#10;KKKoQUUUUAcde7nUsTgjJB/p+IyKu+A4ZbbwjawTTid0aQeZ6/OSB+AOKp6puAwuB1BOMAA//rq/&#10;4LZzoC+Zt3CV/ujHepiNnQ0UUVQg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xRQAUUUUAGMZooooAKQ9KWmO21T6YoA5y4nIuZBFIASCDg5x0wa3dPDCwhD8sF5rCliRbq&#10;VkjUkgkkDPOen8q3NOz/AGfBkYO3pUp3ZT2LVFFFUSFFFFAHI36ZRwFDYBzz1HtV3wbLHJoziPlU&#10;ncZ/GsjUbhkiPHJxyAfX/wDVWj4HeFtJnEG7as7Ak9DznioiNnT0UUVYg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NNZgoJ9KUmkIDKQRkGgDmr+cBsp&#10;nO4hmU4+oz61vacd2nwHOcrXGX9vc/2rKUuQqbsHcuRnuOOxFdfo4I0m3DYzt7fU1Ed2Nl2iiirE&#10;FFFFAHJaiiSKzHCEHg8jv7UvgCGWHRpxKwYtOzDGeBk8c029nY2+FGSe4/rUvgh5zZXyzFSEuSEK&#10;/wB3AP8AU1MRs6miiiqE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bJ/q2z6U6kPVaAOU1iTFzv3IFjweWxznkfyre0d1k0m3ZRhSpwPxNc/rFpFLqMjPJtVRko&#10;w4Jz1/Kui0sY0y3GAPl6CoiveYWLlFFFWAUUUUAYEzHaSQSxHSpdCTZJd55O4c+nHSq833iF6/Wp&#10;tBH728YsSS/T04FStwNwHIzRRRV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DL1x&#10;FbT3DEgHv+NSaGqpotqq5wEwM/Wn6ps+xOGAIxkc4o0kqdLgK/dwcYPuaXUC7RRRTAKKKKAPMPGL&#10;KLGYDCs2QD1wSDyK1PhCk0PgC2t54PKMU0oUFwxYFiQTjp1x+FZvi2Bp7VlXBjI556cevY1sfC9D&#10;B4SW3KkCOV9pLE5BJx16fmaiCHujtaKKKsQ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UtUUGwlJXcVUlR7jpSaOCNJtgeu3n86muyPIYEZBUg03&#10;TWVtOgKcqV4qeoFqiiiqAKKKKAOF8QojxS7gNnPTHrU3w0/5F6UGRZHE7BiowAck4x+NO1tXa3Yv&#10;yxx3756c8U74evH/AGXdxJH5bR3DKw9TnOR+YqIB0Owoooqw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CnqPFqxwx/3aXSwBpkAAIAXv9aku8G3&#10;YEgD3pmmrt0+EZB4PIOR1pdQLVFFFMAooooA5bUBhCAcg5wSP55+lReC42hk1CJo1AE3DL/EMDk+&#10;9S3wdMDaCpIBzxgVD4UURXmosuQzyjIzkdAMD8qzhuB19FICDnFLWg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BXu1VoG8xQVAOQT1qHRgRpFsC&#10;Rnb2Oe9TXx22cp2qcL0bpUGigLo9sB0C/wBaXUfQv0UUUxBRRRQBzd6u+IhyQw65+vWqnhgot/fI&#10;y4AdSD6jBGf0q9d4aNi3QHk9M1Q0VQur3GFJjKqc5OT/APWqFuGp1y9T6dqdUUJBQ4z171LVg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JgVL8M1&#10;rIFH8JqLQ2D6LaspyCvX8TVm7bZaynGflOBjvUGjhRpNuEG1dvA/GhAXqKKKYBRRRQBzlyC8Ww9D&#10;zVLR0I1qdmOcqMHGOCavXJMZJJG0VW0ch9RnUlQ429OuKiO4HTxE7VGAPpUlRqMZGTxTx0qwF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qXxItJ&#10;COTg45xTNGBXSLYMcnb1/Gn6gga1csSAPSo9FdZNIt2UEDBGD7Eil1Av0UUUwCiiigDBumUsQ3OT&#10;6Vn6PCf+EgupgwAKqAvtxnNaNxjdknGOeap2KE6uZBnBQg9sD/69RHcDpR1JxgZp46VBC5Zdv5VO&#10;vStAFooop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VdQUG1ctnCgnA7moNDKnRrYqcgg/nk5qe/YpZSsrAMq5GRnpUOiNv0a2bbtyvT05NTpcDQoooq&#10;gCiiigDEmIxyOKqwKq6irA/eB4/z9KtTgonTK1WtgPtsYBAIB5PJA4qFuFrm1CVIHH4VOp+Y46VW&#10;QgHAIzVkcGtAY+iiik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SYFHVudPmAJB2E5A9qg8NAjw9Z5Ysdp5Pf5jVnUyVsZSAD8pyD/AJ9M1B4dYNoFmVII&#10;KcY+ppLcDToooqgCiiigDFlOAR1qrbDN4MkA9gOTnFWJOQM1Wtwq6gpOcgZH41mt0NLQ240OW3Dm&#10;pUJGQecVHGxOcE9Kdu6cdTitRWJ6KQelLS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70UAFFFFABRRRQAUUUUAFFFF&#10;ABRRRQAUUUUAFFFFABRRRQAUUUUmBR1VHexk2EghScg4pmgqq6HaBPuhOPzNTajJsspG5wAc1BoH&#10;/ICtMHPyf1NJbgaVFFFUAUUUUAYkoI6Y471FaKn9popAZgCR+nP64qedcZAOQetVbIMmq7iwB2kD&#10;PXHH9azW4GyoweO3pTs4YDBpI8bjg8GnMu049a1GTL0paanSnUh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FTUiRZSFeuOOcVHooZdHtQwIbZyD9aNYa&#10;RNOkaPG4YPvj2pugktolqTnJUnnr1NLqBo0UUUwCiiigDGlB2jaSCTzUFuHGoxMV9ckHOOhpZnZE&#10;3N1PTFV4JS15BnIZgcdhWa3FsdANu4kZPrkUp64zx2pqsWGf5U/LEDI4rUq49adSClpC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MbX3K26hgNh6/XtVzSAV0m2BxkJ2qj4hfECqEBJODzzjvVzRUEejW&#10;qAkgJjJ+tQtxvYv0UUVYgooooAw7qLMeQxBBB4/lWbZFhr8AZycKx6Z4yOPzrRmUlCCfXvWdbqG1&#10;2IhiuUI/DINZp6gdZnIJH8qMAdKQHoO9Ka0AF+XgUE/lSZ70p5AoEwHGKUdxTSCcY6U7NAIMUtFF&#10;Aw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RzLuhYZxxUlRXGfIfB5xSewHAawQZPkUq&#10;wOGPrz/Kuy8P86DacAfIeB9TXH6oUkuCAWLBiCCMcV2OgKF0K0A6BP6msqfxMbNGiiithBRRRQBz&#10;N/CDG7KcoDgev0rkPC0gg+KYiCSf6Rp0pZuNoIdMA4/GuwvS2woBhSAcds1zfhaPHjuSZyQTbsg5&#10;4PIP+FYx3Gz0mq0q/OCOmeasN0NRBcDAzj3rdCHBQ3I6GkXhjjpSqCFx60AEH1pAOAAOR3p1N747&#10;U7OaACiiigAooooATFBFLRQAgAI5GaMAUoGBTSCaAHcCikPNL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oLtd1uwxkd6npkvMTj2NSwOCvZHjMqkExpnBGB&#10;347dv1rrtAJOhWhIwdn9TXL6iFEjhFRkYdc49evvxXVaGoTRLVQSQE6n6ms6e4GhRRRWwBRRRQBz&#10;d4QELKpIA6CsGyKp4oti4G/5ivPIHHGO9dHcqfLYJ2J5rlIZJ4vGVkWiDklgOcYX+tYx3Gz0OTOV&#10;cYOfUU4YKAgYNI6Bc7QeTzQoOOTWxPUkUgjg04jPBpidBzmn0DDFFFFABRRRQAUUUUAFFFFABRRS&#10;N2oAU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oLtmEB2jJNT1Wu2PkkAdqmWwHG6h81zIC&#10;oDDkEdCMV1eh5Oi2ueu3+prmbrYBJMcEkHaB1J9K6jR/+QRa/wC5WdPdjexeozRXO6KXW8eHFwFT&#10;cBG5fbGMKQPmHqWA+nHGa2EdFRRRQBgXHmLGcAKWHIHGRmudRIx4q08qGJBbPHTHYe1dHdBSAVck&#10;45rnhIreK7AoQdm4HOCDx/8AWNYrcfQ7wuMDJ+nvTSCU5HT0o3iQAgH1INNRyWJ6VqSSgjjA4NOp&#10;MdMdqBnJz0pjFooooAKKKKACiiigAooooAKQ0tBoAQHPSlpAMUt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6" o:spid="_x0000_s1027" type="#_x0000_t75" style="position:absolute;width:56673;height:7362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/SKIvDAAAA2wAAAA8AAABkcnMvZG93bnJldi54bWxEj0FrwkAQhe8F/8MyQm91o6VBoqtEQeKl&#10;lKrodciOSTA7G3ZXE/99t1Do8fHmfW/ecj2YVjzI+caygukkAUFcWt1wpeB03L3NQfiArLG1TAqe&#10;5GG9Gr0sMdO25296HEIlIoR9hgrqELpMSl/WZNBPbEccvat1BkOUrpLaYR/hppWzJEmlwYZjQ40d&#10;bWsqb4e7iW+ETeryjXn/+rxv3aU4F3k/FEq9jod8ASLQEP6P/9J7reAjhd8tEQBy9QM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v9Ioi8MAAADbAAAADwAAAAAAAAAAAAAAAACf&#10;AgAAZHJzL2Rvd25yZXYueG1sUEsFBgAAAAAEAAQA9wAAAI8DAAAAAA==&#10;">
                  <v:imagedata r:id="rId44" o:title="CamScanner 18-10-2025 16.16_12" croptop="2473f" cropbottom="1045f" cropleft="1368f" cropright="1741f"/>
                  <v:path arrowok="t"/>
                </v:shape>
                <v:shape id="Picture 57" o:spid="_x0000_s1028" type="#_x0000_t75" style="position:absolute;left:44862;top:9239;width:8382;height:1123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FFtMfDAAAA2wAAAA8AAABkcnMvZG93bnJldi54bWxEj0FrAjEUhO9C/0N4BW+atWC3rEaphYoX&#10;hWpRj4/NcxPcvCybqOu/b4SCx2FmvmGm887V4kptsJ4VjIYZCOLSa8uVgt/d9+ADRIjIGmvPpOBO&#10;Aeazl94UC+1v/EPXbaxEgnAoUIGJsSmkDKUhh2HoG+LknXzrMCbZVlK3eEtwV8u3LHuXDi2nBYMN&#10;fRkqz9uLU7A4LDeLvcvzfNQFv5bNylh7VKr/2n1OQETq4jP8315pBeMcHl/SD5CzP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0UW0x8MAAADbAAAADwAAAAAAAAAAAAAAAACf&#10;AgAAZHJzL2Rvd25yZXYueG1sUEsFBgAAAAAEAAQA9wAAAI8DAAAAAA==&#10;">
                  <v:imagedata r:id="rId45" o:title="03 DINDA SILVANIA 211414033merah"/>
                  <v:path arrowok="t"/>
                </v:shape>
              </v:group>
            </w:pict>
          </mc:Fallback>
        </mc:AlternateContent>
      </w:r>
    </w:p>
    <w:p w:rsidR="00616C5B" w:rsidRPr="0066238B" w:rsidRDefault="00616C5B" w:rsidP="0066238B"/>
    <w:sectPr w:rsidR="00616C5B" w:rsidRPr="0066238B" w:rsidSect="00F74623">
      <w:headerReference w:type="even" r:id="rId46"/>
      <w:headerReference w:type="default" r:id="rId47"/>
      <w:footerReference w:type="even" r:id="rId48"/>
      <w:footerReference w:type="default" r:id="rId49"/>
      <w:headerReference w:type="first" r:id="rId50"/>
      <w:footerReference w:type="first" r:id="rId51"/>
      <w:pgSz w:w="11910" w:h="16840"/>
      <w:pgMar w:top="2268" w:right="1701" w:bottom="1701" w:left="2268" w:header="851" w:footer="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E108A" w:rsidRDefault="004E108A" w:rsidP="00F75FDC">
      <w:r>
        <w:separator/>
      </w:r>
    </w:p>
  </w:endnote>
  <w:endnote w:type="continuationSeparator" w:id="0">
    <w:p w:rsidR="004E108A" w:rsidRDefault="004E108A" w:rsidP="00F75F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535C6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535C6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75394341"/>
      <w:docPartObj>
        <w:docPartGallery w:val="Page Numbers (Bottom of Page)"/>
        <w:docPartUnique/>
      </w:docPartObj>
    </w:sdtPr>
    <w:sdtEndPr>
      <w:rPr>
        <w:noProof/>
        <w:sz w:val="24"/>
      </w:rPr>
    </w:sdtEndPr>
    <w:sdtContent>
      <w:p w:rsidR="00535C69" w:rsidRPr="00F95171" w:rsidRDefault="00535C69">
        <w:pPr>
          <w:pStyle w:val="Footer"/>
          <w:jc w:val="center"/>
          <w:rPr>
            <w:sz w:val="24"/>
          </w:rPr>
        </w:pPr>
        <w:r w:rsidRPr="00F95171">
          <w:rPr>
            <w:sz w:val="24"/>
          </w:rPr>
          <w:fldChar w:fldCharType="begin"/>
        </w:r>
        <w:r w:rsidRPr="00F95171">
          <w:rPr>
            <w:sz w:val="24"/>
          </w:rPr>
          <w:instrText xml:space="preserve"> PAGE   \* MERGEFORMAT </w:instrText>
        </w:r>
        <w:r w:rsidRPr="00F95171">
          <w:rPr>
            <w:sz w:val="24"/>
          </w:rPr>
          <w:fldChar w:fldCharType="separate"/>
        </w:r>
        <w:r w:rsidR="005D67BD">
          <w:rPr>
            <w:noProof/>
            <w:sz w:val="24"/>
          </w:rPr>
          <w:t>69</w:t>
        </w:r>
        <w:r w:rsidRPr="00F95171">
          <w:rPr>
            <w:noProof/>
            <w:sz w:val="24"/>
          </w:rPr>
          <w:fldChar w:fldCharType="end"/>
        </w:r>
      </w:p>
    </w:sdtContent>
  </w:sdt>
  <w:p w:rsidR="00535C69" w:rsidRDefault="00535C69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365830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35C69" w:rsidRDefault="004E108A">
        <w:pPr>
          <w:pStyle w:val="Footer"/>
          <w:jc w:val="center"/>
        </w:pPr>
      </w:p>
    </w:sdtContent>
  </w:sdt>
  <w:p w:rsidR="00535C69" w:rsidRDefault="00535C69" w:rsidP="00535C69">
    <w:pPr>
      <w:pStyle w:val="Footer"/>
      <w:jc w:val="cen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535C69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535C69">
    <w:pPr>
      <w:pStyle w:val="Footer"/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535C6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E108A" w:rsidRDefault="004E108A" w:rsidP="00F75FDC">
      <w:r>
        <w:separator/>
      </w:r>
    </w:p>
  </w:footnote>
  <w:footnote w:type="continuationSeparator" w:id="0">
    <w:p w:rsidR="004E108A" w:rsidRDefault="004E108A" w:rsidP="00F75FD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26" o:spid="_x0000_s2146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27" o:spid="_x0000_s2147" type="#_x0000_t75" style="position:absolute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25" o:spid="_x0000_s2145" type="#_x0000_t75" style="position:absolute;left:0;text-align:left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535C69" w:rsidRDefault="00535C69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29" o:spid="_x0000_s2149" type="#_x0000_t75" style="position:absolute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30" o:spid="_x0000_s2150" type="#_x0000_t75" style="position:absolute;margin-left:0;margin-top:0;width:396.85pt;height:391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70043398"/>
      <w:docPartObj>
        <w:docPartGallery w:val="Page Numbers (Top of Page)"/>
        <w:docPartUnique/>
      </w:docPartObj>
    </w:sdtPr>
    <w:sdtEndPr>
      <w:rPr>
        <w:noProof/>
      </w:rPr>
    </w:sdtEndPr>
    <w:sdtContent>
      <w:p w:rsidR="00535C69" w:rsidRDefault="004E108A">
        <w:pPr>
          <w:pStyle w:val="Header"/>
          <w:jc w:val="right"/>
        </w:pPr>
        <w:r>
          <w:rPr>
            <w:noProof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454128" o:spid="_x0000_s2148" type="#_x0000_t75" style="position:absolute;left:0;text-align:left;margin-left:0;margin-top:0;width:396.85pt;height:391pt;z-index:-251655168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="00535C69">
          <w:fldChar w:fldCharType="begin"/>
        </w:r>
        <w:r w:rsidR="00535C69">
          <w:instrText xml:space="preserve"> PAGE   \* MERGEFORMAT </w:instrText>
        </w:r>
        <w:r w:rsidR="00535C69">
          <w:fldChar w:fldCharType="separate"/>
        </w:r>
        <w:r w:rsidR="005D67BD">
          <w:rPr>
            <w:noProof/>
          </w:rPr>
          <w:t>87</w:t>
        </w:r>
        <w:r w:rsidR="00535C69">
          <w:rPr>
            <w:noProof/>
          </w:rPr>
          <w:fldChar w:fldCharType="end"/>
        </w:r>
      </w:p>
    </w:sdtContent>
  </w:sdt>
  <w:p w:rsidR="00535C69" w:rsidRDefault="00535C69">
    <w:pPr>
      <w:pStyle w:val="Header"/>
    </w:pP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32" o:spid="_x0000_s2152" type="#_x0000_t75" style="position:absolute;margin-left:0;margin-top:0;width:396.85pt;height:391pt;z-index:-2516510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33" o:spid="_x0000_s2153" type="#_x0000_t75" style="position:absolute;margin-left:0;margin-top:0;width:396.85pt;height:391pt;z-index:-2516500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5C69" w:rsidRDefault="004E108A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454131" o:spid="_x0000_s2151" type="#_x0000_t75" style="position:absolute;margin-left:0;margin-top:0;width:396.85pt;height:391pt;z-index:-2516520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BF30F5C"/>
    <w:multiLevelType w:val="hybridMultilevel"/>
    <w:tmpl w:val="C8224B66"/>
    <w:lvl w:ilvl="0" w:tplc="105632CC">
      <w:start w:val="1"/>
      <w:numFmt w:val="upperLetter"/>
      <w:lvlText w:val="%1."/>
      <w:lvlJc w:val="left"/>
      <w:pPr>
        <w:ind w:left="1288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3809000F">
      <w:start w:val="1"/>
      <w:numFmt w:val="decimal"/>
      <w:lvlText w:val="%2."/>
      <w:lvlJc w:val="left"/>
      <w:pPr>
        <w:ind w:left="2076" w:hanging="360"/>
      </w:pPr>
      <w:rPr>
        <w:rFonts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 w:tplc="B9AC9A72">
      <w:numFmt w:val="bullet"/>
      <w:lvlText w:val="•"/>
      <w:lvlJc w:val="left"/>
      <w:pPr>
        <w:ind w:left="2809" w:hanging="360"/>
      </w:pPr>
      <w:rPr>
        <w:rFonts w:hint="default"/>
        <w:lang w:val="id" w:eastAsia="en-US" w:bidi="ar-SA"/>
      </w:rPr>
    </w:lvl>
    <w:lvl w:ilvl="3" w:tplc="B21426D4">
      <w:numFmt w:val="bullet"/>
      <w:lvlText w:val="•"/>
      <w:lvlJc w:val="left"/>
      <w:pPr>
        <w:ind w:left="3539" w:hanging="360"/>
      </w:pPr>
      <w:rPr>
        <w:rFonts w:hint="default"/>
        <w:lang w:val="id" w:eastAsia="en-US" w:bidi="ar-SA"/>
      </w:rPr>
    </w:lvl>
    <w:lvl w:ilvl="4" w:tplc="1826ABDC">
      <w:numFmt w:val="bullet"/>
      <w:lvlText w:val="•"/>
      <w:lvlJc w:val="left"/>
      <w:pPr>
        <w:ind w:left="4269" w:hanging="360"/>
      </w:pPr>
      <w:rPr>
        <w:rFonts w:hint="default"/>
        <w:lang w:val="id" w:eastAsia="en-US" w:bidi="ar-SA"/>
      </w:rPr>
    </w:lvl>
    <w:lvl w:ilvl="5" w:tplc="8A6A975A">
      <w:numFmt w:val="bullet"/>
      <w:lvlText w:val="•"/>
      <w:lvlJc w:val="left"/>
      <w:pPr>
        <w:ind w:left="4998" w:hanging="360"/>
      </w:pPr>
      <w:rPr>
        <w:rFonts w:hint="default"/>
        <w:lang w:val="id" w:eastAsia="en-US" w:bidi="ar-SA"/>
      </w:rPr>
    </w:lvl>
    <w:lvl w:ilvl="6" w:tplc="DCD683F6">
      <w:numFmt w:val="bullet"/>
      <w:lvlText w:val="•"/>
      <w:lvlJc w:val="left"/>
      <w:pPr>
        <w:ind w:left="5728" w:hanging="360"/>
      </w:pPr>
      <w:rPr>
        <w:rFonts w:hint="default"/>
        <w:lang w:val="id" w:eastAsia="en-US" w:bidi="ar-SA"/>
      </w:rPr>
    </w:lvl>
    <w:lvl w:ilvl="7" w:tplc="FA529D70">
      <w:numFmt w:val="bullet"/>
      <w:lvlText w:val="•"/>
      <w:lvlJc w:val="left"/>
      <w:pPr>
        <w:ind w:left="6458" w:hanging="360"/>
      </w:pPr>
      <w:rPr>
        <w:rFonts w:hint="default"/>
        <w:lang w:val="id" w:eastAsia="en-US" w:bidi="ar-SA"/>
      </w:rPr>
    </w:lvl>
    <w:lvl w:ilvl="8" w:tplc="68DACA40">
      <w:numFmt w:val="bullet"/>
      <w:lvlText w:val="•"/>
      <w:lvlJc w:val="left"/>
      <w:pPr>
        <w:ind w:left="7187" w:hanging="360"/>
      </w:pPr>
      <w:rPr>
        <w:rFonts w:hint="default"/>
        <w:lang w:val="id" w:eastAsia="en-US" w:bidi="ar-SA"/>
      </w:rPr>
    </w:lvl>
  </w:abstractNum>
  <w:abstractNum w:abstractNumId="1">
    <w:nsid w:val="0D412113"/>
    <w:multiLevelType w:val="hybridMultilevel"/>
    <w:tmpl w:val="254887F0"/>
    <w:lvl w:ilvl="0" w:tplc="848A3E80">
      <w:start w:val="1"/>
      <w:numFmt w:val="upperLetter"/>
      <w:lvlText w:val="%1."/>
      <w:lvlJc w:val="left"/>
      <w:pPr>
        <w:ind w:left="1288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486CD804">
      <w:start w:val="1"/>
      <w:numFmt w:val="decimal"/>
      <w:lvlText w:val="%2."/>
      <w:lvlJc w:val="left"/>
      <w:pPr>
        <w:ind w:left="2076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 w:tplc="D3F27A6C">
      <w:numFmt w:val="bullet"/>
      <w:lvlText w:val="•"/>
      <w:lvlJc w:val="left"/>
      <w:pPr>
        <w:ind w:left="2809" w:hanging="360"/>
      </w:pPr>
      <w:rPr>
        <w:rFonts w:hint="default"/>
        <w:lang w:val="id" w:eastAsia="en-US" w:bidi="ar-SA"/>
      </w:rPr>
    </w:lvl>
    <w:lvl w:ilvl="3" w:tplc="E4B21AA6">
      <w:numFmt w:val="bullet"/>
      <w:lvlText w:val="•"/>
      <w:lvlJc w:val="left"/>
      <w:pPr>
        <w:ind w:left="3539" w:hanging="360"/>
      </w:pPr>
      <w:rPr>
        <w:rFonts w:hint="default"/>
        <w:lang w:val="id" w:eastAsia="en-US" w:bidi="ar-SA"/>
      </w:rPr>
    </w:lvl>
    <w:lvl w:ilvl="4" w:tplc="CA8A94E2">
      <w:numFmt w:val="bullet"/>
      <w:lvlText w:val="•"/>
      <w:lvlJc w:val="left"/>
      <w:pPr>
        <w:ind w:left="4269" w:hanging="360"/>
      </w:pPr>
      <w:rPr>
        <w:rFonts w:hint="default"/>
        <w:lang w:val="id" w:eastAsia="en-US" w:bidi="ar-SA"/>
      </w:rPr>
    </w:lvl>
    <w:lvl w:ilvl="5" w:tplc="4E9664F2">
      <w:numFmt w:val="bullet"/>
      <w:lvlText w:val="•"/>
      <w:lvlJc w:val="left"/>
      <w:pPr>
        <w:ind w:left="4998" w:hanging="360"/>
      </w:pPr>
      <w:rPr>
        <w:rFonts w:hint="default"/>
        <w:lang w:val="id" w:eastAsia="en-US" w:bidi="ar-SA"/>
      </w:rPr>
    </w:lvl>
    <w:lvl w:ilvl="6" w:tplc="F31640A6">
      <w:numFmt w:val="bullet"/>
      <w:lvlText w:val="•"/>
      <w:lvlJc w:val="left"/>
      <w:pPr>
        <w:ind w:left="5728" w:hanging="360"/>
      </w:pPr>
      <w:rPr>
        <w:rFonts w:hint="default"/>
        <w:lang w:val="id" w:eastAsia="en-US" w:bidi="ar-SA"/>
      </w:rPr>
    </w:lvl>
    <w:lvl w:ilvl="7" w:tplc="95BE0282">
      <w:numFmt w:val="bullet"/>
      <w:lvlText w:val="•"/>
      <w:lvlJc w:val="left"/>
      <w:pPr>
        <w:ind w:left="6458" w:hanging="360"/>
      </w:pPr>
      <w:rPr>
        <w:rFonts w:hint="default"/>
        <w:lang w:val="id" w:eastAsia="en-US" w:bidi="ar-SA"/>
      </w:rPr>
    </w:lvl>
    <w:lvl w:ilvl="8" w:tplc="850EFD6A">
      <w:numFmt w:val="bullet"/>
      <w:lvlText w:val="•"/>
      <w:lvlJc w:val="left"/>
      <w:pPr>
        <w:ind w:left="7187" w:hanging="360"/>
      </w:pPr>
      <w:rPr>
        <w:rFonts w:hint="default"/>
        <w:lang w:val="id" w:eastAsia="en-US" w:bidi="ar-SA"/>
      </w:rPr>
    </w:lvl>
  </w:abstractNum>
  <w:abstractNum w:abstractNumId="2">
    <w:nsid w:val="4C0F23EB"/>
    <w:multiLevelType w:val="hybridMultilevel"/>
    <w:tmpl w:val="4E86F440"/>
    <w:lvl w:ilvl="0" w:tplc="F4921EA4">
      <w:start w:val="1"/>
      <w:numFmt w:val="upperLetter"/>
      <w:lvlText w:val="%1."/>
      <w:lvlJc w:val="left"/>
      <w:pPr>
        <w:ind w:left="1288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color w:val="auto"/>
        <w:spacing w:val="-1"/>
        <w:w w:val="100"/>
        <w:sz w:val="24"/>
        <w:szCs w:val="24"/>
        <w:lang w:val="id" w:eastAsia="en-US" w:bidi="ar-SA"/>
      </w:rPr>
    </w:lvl>
    <w:lvl w:ilvl="1" w:tplc="9438CBDC">
      <w:start w:val="1"/>
      <w:numFmt w:val="decimal"/>
      <w:lvlText w:val="%2."/>
      <w:lvlJc w:val="left"/>
      <w:pPr>
        <w:ind w:left="2076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 w:tplc="314EEDEC">
      <w:numFmt w:val="bullet"/>
      <w:lvlText w:val="•"/>
      <w:lvlJc w:val="left"/>
      <w:pPr>
        <w:ind w:left="2809" w:hanging="360"/>
      </w:pPr>
      <w:rPr>
        <w:rFonts w:hint="default"/>
        <w:lang w:val="id" w:eastAsia="en-US" w:bidi="ar-SA"/>
      </w:rPr>
    </w:lvl>
    <w:lvl w:ilvl="3" w:tplc="F77CDD08">
      <w:numFmt w:val="bullet"/>
      <w:lvlText w:val="•"/>
      <w:lvlJc w:val="left"/>
      <w:pPr>
        <w:ind w:left="3539" w:hanging="360"/>
      </w:pPr>
      <w:rPr>
        <w:rFonts w:hint="default"/>
        <w:lang w:val="id" w:eastAsia="en-US" w:bidi="ar-SA"/>
      </w:rPr>
    </w:lvl>
    <w:lvl w:ilvl="4" w:tplc="1D4EB4E6">
      <w:numFmt w:val="bullet"/>
      <w:lvlText w:val="•"/>
      <w:lvlJc w:val="left"/>
      <w:pPr>
        <w:ind w:left="4269" w:hanging="360"/>
      </w:pPr>
      <w:rPr>
        <w:rFonts w:hint="default"/>
        <w:lang w:val="id" w:eastAsia="en-US" w:bidi="ar-SA"/>
      </w:rPr>
    </w:lvl>
    <w:lvl w:ilvl="5" w:tplc="70143EB2">
      <w:numFmt w:val="bullet"/>
      <w:lvlText w:val="•"/>
      <w:lvlJc w:val="left"/>
      <w:pPr>
        <w:ind w:left="4998" w:hanging="360"/>
      </w:pPr>
      <w:rPr>
        <w:rFonts w:hint="default"/>
        <w:lang w:val="id" w:eastAsia="en-US" w:bidi="ar-SA"/>
      </w:rPr>
    </w:lvl>
    <w:lvl w:ilvl="6" w:tplc="83888CE2">
      <w:numFmt w:val="bullet"/>
      <w:lvlText w:val="•"/>
      <w:lvlJc w:val="left"/>
      <w:pPr>
        <w:ind w:left="5728" w:hanging="360"/>
      </w:pPr>
      <w:rPr>
        <w:rFonts w:hint="default"/>
        <w:lang w:val="id" w:eastAsia="en-US" w:bidi="ar-SA"/>
      </w:rPr>
    </w:lvl>
    <w:lvl w:ilvl="7" w:tplc="44F6FBD6">
      <w:numFmt w:val="bullet"/>
      <w:lvlText w:val="•"/>
      <w:lvlJc w:val="left"/>
      <w:pPr>
        <w:ind w:left="6458" w:hanging="360"/>
      </w:pPr>
      <w:rPr>
        <w:rFonts w:hint="default"/>
        <w:lang w:val="id" w:eastAsia="en-US" w:bidi="ar-SA"/>
      </w:rPr>
    </w:lvl>
    <w:lvl w:ilvl="8" w:tplc="FC10761E">
      <w:numFmt w:val="bullet"/>
      <w:lvlText w:val="•"/>
      <w:lvlJc w:val="left"/>
      <w:pPr>
        <w:ind w:left="7187" w:hanging="360"/>
      </w:pPr>
      <w:rPr>
        <w:rFonts w:hint="default"/>
        <w:lang w:val="id" w:eastAsia="en-US" w:bidi="ar-SA"/>
      </w:rPr>
    </w:lvl>
  </w:abstractNum>
  <w:abstractNum w:abstractNumId="3">
    <w:nsid w:val="5D9911A8"/>
    <w:multiLevelType w:val="hybridMultilevel"/>
    <w:tmpl w:val="20D84D16"/>
    <w:lvl w:ilvl="0" w:tplc="9D3CA9F2">
      <w:start w:val="1"/>
      <w:numFmt w:val="upperLetter"/>
      <w:lvlText w:val="%1."/>
      <w:lvlJc w:val="left"/>
      <w:pPr>
        <w:ind w:left="1288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26C2679C">
      <w:start w:val="5"/>
      <w:numFmt w:val="decimal"/>
      <w:lvlText w:val="%2."/>
      <w:lvlJc w:val="left"/>
      <w:pPr>
        <w:ind w:left="2076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 w:tplc="5628BAD4">
      <w:numFmt w:val="bullet"/>
      <w:lvlText w:val="•"/>
      <w:lvlJc w:val="left"/>
      <w:pPr>
        <w:ind w:left="2809" w:hanging="360"/>
      </w:pPr>
      <w:rPr>
        <w:rFonts w:hint="default"/>
        <w:lang w:val="id" w:eastAsia="en-US" w:bidi="ar-SA"/>
      </w:rPr>
    </w:lvl>
    <w:lvl w:ilvl="3" w:tplc="F79E01CC">
      <w:numFmt w:val="bullet"/>
      <w:lvlText w:val="•"/>
      <w:lvlJc w:val="left"/>
      <w:pPr>
        <w:ind w:left="3539" w:hanging="360"/>
      </w:pPr>
      <w:rPr>
        <w:rFonts w:hint="default"/>
        <w:lang w:val="id" w:eastAsia="en-US" w:bidi="ar-SA"/>
      </w:rPr>
    </w:lvl>
    <w:lvl w:ilvl="4" w:tplc="375058C6">
      <w:numFmt w:val="bullet"/>
      <w:lvlText w:val="•"/>
      <w:lvlJc w:val="left"/>
      <w:pPr>
        <w:ind w:left="4269" w:hanging="360"/>
      </w:pPr>
      <w:rPr>
        <w:rFonts w:hint="default"/>
        <w:lang w:val="id" w:eastAsia="en-US" w:bidi="ar-SA"/>
      </w:rPr>
    </w:lvl>
    <w:lvl w:ilvl="5" w:tplc="155836A2">
      <w:numFmt w:val="bullet"/>
      <w:lvlText w:val="•"/>
      <w:lvlJc w:val="left"/>
      <w:pPr>
        <w:ind w:left="4998" w:hanging="360"/>
      </w:pPr>
      <w:rPr>
        <w:rFonts w:hint="default"/>
        <w:lang w:val="id" w:eastAsia="en-US" w:bidi="ar-SA"/>
      </w:rPr>
    </w:lvl>
    <w:lvl w:ilvl="6" w:tplc="6F4296D6">
      <w:numFmt w:val="bullet"/>
      <w:lvlText w:val="•"/>
      <w:lvlJc w:val="left"/>
      <w:pPr>
        <w:ind w:left="5728" w:hanging="360"/>
      </w:pPr>
      <w:rPr>
        <w:rFonts w:hint="default"/>
        <w:lang w:val="id" w:eastAsia="en-US" w:bidi="ar-SA"/>
      </w:rPr>
    </w:lvl>
    <w:lvl w:ilvl="7" w:tplc="1422ACD8">
      <w:numFmt w:val="bullet"/>
      <w:lvlText w:val="•"/>
      <w:lvlJc w:val="left"/>
      <w:pPr>
        <w:ind w:left="6458" w:hanging="360"/>
      </w:pPr>
      <w:rPr>
        <w:rFonts w:hint="default"/>
        <w:lang w:val="id" w:eastAsia="en-US" w:bidi="ar-SA"/>
      </w:rPr>
    </w:lvl>
    <w:lvl w:ilvl="8" w:tplc="6C403A50">
      <w:numFmt w:val="bullet"/>
      <w:lvlText w:val="•"/>
      <w:lvlJc w:val="left"/>
      <w:pPr>
        <w:ind w:left="7187" w:hanging="360"/>
      </w:pPr>
      <w:rPr>
        <w:rFonts w:hint="default"/>
        <w:lang w:val="id" w:eastAsia="en-US" w:bidi="ar-SA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grammar="clean"/>
  <w:documentProtection w:edit="forms" w:formatting="1" w:enforcement="1" w:cryptProviderType="rsaAES" w:cryptAlgorithmClass="hash" w:cryptAlgorithmType="typeAny" w:cryptAlgorithmSid="14" w:cryptSpinCount="100000" w:hash="xP0xidiC2vCX+Zn/nadysPZV7k7MX2nHwDu4h5PKmZnDPxjuch5ubf9O8bAiXavGEtvfKDBHrb7Ya6nBulPevQ==" w:salt="fsgxPJEw9qA2IbO5X7NiOQ=="/>
  <w:defaultTabStop w:val="720"/>
  <w:characterSpacingControl w:val="doNotCompress"/>
  <w:hdrShapeDefaults>
    <o:shapedefaults v:ext="edit" spidmax="215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5FDC"/>
    <w:rsid w:val="00092A94"/>
    <w:rsid w:val="001619DF"/>
    <w:rsid w:val="002B36BF"/>
    <w:rsid w:val="003F045E"/>
    <w:rsid w:val="004D2608"/>
    <w:rsid w:val="004E108A"/>
    <w:rsid w:val="00535C69"/>
    <w:rsid w:val="005D1F41"/>
    <w:rsid w:val="005D67BD"/>
    <w:rsid w:val="00615DDC"/>
    <w:rsid w:val="00616C5B"/>
    <w:rsid w:val="0066238B"/>
    <w:rsid w:val="00795F25"/>
    <w:rsid w:val="00813AE9"/>
    <w:rsid w:val="009528CE"/>
    <w:rsid w:val="009D5082"/>
    <w:rsid w:val="00A56FF5"/>
    <w:rsid w:val="00C13173"/>
    <w:rsid w:val="00CA33DC"/>
    <w:rsid w:val="00ED64B3"/>
    <w:rsid w:val="00ED68A0"/>
    <w:rsid w:val="00F70BFE"/>
    <w:rsid w:val="00F74623"/>
    <w:rsid w:val="00F75FDC"/>
    <w:rsid w:val="00F97D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4"/>
    <o:shapelayout v:ext="edit">
      <o:idmap v:ext="edit" data="1"/>
    </o:shapelayout>
  </w:shapeDefaults>
  <w:decimalSymbol w:val="."/>
  <w:listSeparator w:val=","/>
  <w15:docId w15:val="{8B34D1A9-0E69-4086-B1D9-6355B53125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1" w:unhideWhenUsed="1" w:qFormat="1"/>
    <w:lsdException w:name="toc 6" w:semiHidden="1" w:uiPriority="1" w:unhideWhenUsed="1" w:qFormat="1"/>
    <w:lsdException w:name="toc 7" w:semiHidden="1" w:uiPriority="1" w:unhideWhenUsed="1" w:qFormat="1"/>
    <w:lsdException w:name="toc 8" w:semiHidden="1" w:uiPriority="1" w:unhideWhenUsed="1" w:qFormat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5FD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9"/>
    <w:qFormat/>
    <w:rsid w:val="00F75FDC"/>
    <w:pPr>
      <w:spacing w:before="1"/>
      <w:ind w:left="586" w:right="442"/>
      <w:jc w:val="center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5D1F4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5D1F41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528CE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75FD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75FDC"/>
  </w:style>
  <w:style w:type="paragraph" w:styleId="Footer">
    <w:name w:val="footer"/>
    <w:basedOn w:val="Normal"/>
    <w:link w:val="FooterChar"/>
    <w:uiPriority w:val="99"/>
    <w:unhideWhenUsed/>
    <w:rsid w:val="00F75FD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75FDC"/>
  </w:style>
  <w:style w:type="character" w:customStyle="1" w:styleId="Heading1Char">
    <w:name w:val="Heading 1 Char"/>
    <w:basedOn w:val="DefaultParagraphFont"/>
    <w:link w:val="Heading1"/>
    <w:uiPriority w:val="99"/>
    <w:rsid w:val="00F75FDC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paragraph" w:styleId="BodyText">
    <w:name w:val="Body Text"/>
    <w:basedOn w:val="Normal"/>
    <w:link w:val="BodyTextChar"/>
    <w:uiPriority w:val="1"/>
    <w:qFormat/>
    <w:rsid w:val="00F75FDC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F75FDC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3Char">
    <w:name w:val="Heading 3 Char"/>
    <w:basedOn w:val="DefaultParagraphFont"/>
    <w:link w:val="Heading3"/>
    <w:uiPriority w:val="99"/>
    <w:rsid w:val="005D1F41"/>
    <w:rPr>
      <w:rFonts w:asciiTheme="majorHAnsi" w:eastAsiaTheme="majorEastAsia" w:hAnsiTheme="majorHAnsi" w:cstheme="majorBidi"/>
      <w:b/>
      <w:bCs/>
      <w:color w:val="4F81BD" w:themeColor="accent1"/>
      <w:lang w:val="id"/>
    </w:rPr>
  </w:style>
  <w:style w:type="paragraph" w:styleId="ListParagraph">
    <w:name w:val="List Paragraph"/>
    <w:aliases w:val="Body of text"/>
    <w:basedOn w:val="Normal"/>
    <w:link w:val="ListParagraphChar"/>
    <w:uiPriority w:val="1"/>
    <w:qFormat/>
    <w:rsid w:val="005D1F41"/>
    <w:pPr>
      <w:ind w:left="1288" w:hanging="360"/>
    </w:pPr>
  </w:style>
  <w:style w:type="character" w:customStyle="1" w:styleId="Heading2Char">
    <w:name w:val="Heading 2 Char"/>
    <w:basedOn w:val="DefaultParagraphFont"/>
    <w:link w:val="Heading2"/>
    <w:uiPriority w:val="99"/>
    <w:rsid w:val="005D1F4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"/>
    </w:rPr>
  </w:style>
  <w:style w:type="table" w:customStyle="1" w:styleId="TableNormal1">
    <w:name w:val="Table Normal1"/>
    <w:uiPriority w:val="2"/>
    <w:semiHidden/>
    <w:unhideWhenUsed/>
    <w:qFormat/>
    <w:rsid w:val="005D1F41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OC1">
    <w:name w:val="toc 1"/>
    <w:basedOn w:val="Normal"/>
    <w:uiPriority w:val="39"/>
    <w:qFormat/>
    <w:rsid w:val="005D1F41"/>
    <w:pPr>
      <w:spacing w:before="540" w:after="20"/>
      <w:ind w:right="975"/>
      <w:jc w:val="center"/>
    </w:pPr>
    <w:rPr>
      <w:b/>
      <w:bCs/>
      <w:sz w:val="24"/>
      <w:szCs w:val="24"/>
    </w:rPr>
  </w:style>
  <w:style w:type="paragraph" w:styleId="TOC2">
    <w:name w:val="toc 2"/>
    <w:basedOn w:val="Normal"/>
    <w:uiPriority w:val="39"/>
    <w:qFormat/>
    <w:rsid w:val="005D1F41"/>
    <w:pPr>
      <w:spacing w:before="46"/>
      <w:ind w:left="568"/>
    </w:pPr>
    <w:rPr>
      <w:b/>
      <w:bCs/>
      <w:sz w:val="24"/>
      <w:szCs w:val="24"/>
    </w:rPr>
  </w:style>
  <w:style w:type="paragraph" w:styleId="TOC3">
    <w:name w:val="toc 3"/>
    <w:basedOn w:val="Normal"/>
    <w:uiPriority w:val="39"/>
    <w:qFormat/>
    <w:rsid w:val="005D1F41"/>
    <w:pPr>
      <w:spacing w:before="36"/>
      <w:ind w:left="2107" w:hanging="353"/>
    </w:pPr>
    <w:rPr>
      <w:sz w:val="24"/>
      <w:szCs w:val="24"/>
    </w:rPr>
  </w:style>
  <w:style w:type="paragraph" w:styleId="TOC4">
    <w:name w:val="toc 4"/>
    <w:basedOn w:val="Normal"/>
    <w:uiPriority w:val="39"/>
    <w:qFormat/>
    <w:rsid w:val="005D1F41"/>
    <w:pPr>
      <w:spacing w:before="139"/>
      <w:ind w:left="2171" w:hanging="360"/>
    </w:pPr>
    <w:rPr>
      <w:sz w:val="24"/>
      <w:szCs w:val="24"/>
    </w:rPr>
  </w:style>
  <w:style w:type="paragraph" w:styleId="TOC5">
    <w:name w:val="toc 5"/>
    <w:basedOn w:val="Normal"/>
    <w:uiPriority w:val="1"/>
    <w:qFormat/>
    <w:rsid w:val="005D1F41"/>
    <w:pPr>
      <w:spacing w:before="137"/>
      <w:ind w:left="2504" w:hanging="535"/>
    </w:pPr>
    <w:rPr>
      <w:sz w:val="24"/>
      <w:szCs w:val="24"/>
    </w:rPr>
  </w:style>
  <w:style w:type="paragraph" w:styleId="TOC6">
    <w:name w:val="toc 6"/>
    <w:basedOn w:val="Normal"/>
    <w:uiPriority w:val="1"/>
    <w:qFormat/>
    <w:rsid w:val="005D1F41"/>
    <w:pPr>
      <w:spacing w:before="137"/>
      <w:ind w:left="2601" w:hanging="540"/>
    </w:pPr>
    <w:rPr>
      <w:sz w:val="24"/>
      <w:szCs w:val="24"/>
    </w:rPr>
  </w:style>
  <w:style w:type="paragraph" w:styleId="TOC7">
    <w:name w:val="toc 7"/>
    <w:basedOn w:val="Normal"/>
    <w:uiPriority w:val="1"/>
    <w:qFormat/>
    <w:rsid w:val="005D1F41"/>
    <w:pPr>
      <w:spacing w:before="140"/>
      <w:ind w:left="2870" w:hanging="717"/>
    </w:pPr>
    <w:rPr>
      <w:sz w:val="24"/>
      <w:szCs w:val="24"/>
    </w:rPr>
  </w:style>
  <w:style w:type="paragraph" w:styleId="TOC8">
    <w:name w:val="toc 8"/>
    <w:basedOn w:val="Normal"/>
    <w:uiPriority w:val="1"/>
    <w:qFormat/>
    <w:rsid w:val="005D1F41"/>
    <w:pPr>
      <w:spacing w:before="139"/>
      <w:ind w:left="2877" w:hanging="720"/>
    </w:pPr>
    <w:rPr>
      <w:b/>
      <w:bCs/>
      <w:i/>
      <w:iCs/>
    </w:rPr>
  </w:style>
  <w:style w:type="paragraph" w:customStyle="1" w:styleId="TableParagraph">
    <w:name w:val="Table Paragraph"/>
    <w:basedOn w:val="Normal"/>
    <w:uiPriority w:val="1"/>
    <w:qFormat/>
    <w:rsid w:val="005D1F41"/>
    <w:pPr>
      <w:spacing w:before="6" w:line="51" w:lineRule="exact"/>
      <w:ind w:left="48"/>
      <w:jc w:val="center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D1F4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1F41"/>
    <w:rPr>
      <w:rFonts w:ascii="Tahoma" w:eastAsia="Times New Roman" w:hAnsi="Tahoma" w:cs="Tahoma"/>
      <w:sz w:val="16"/>
      <w:szCs w:val="16"/>
      <w:lang w:val="id"/>
    </w:rPr>
  </w:style>
  <w:style w:type="paragraph" w:styleId="TOCHeading">
    <w:name w:val="TOC Heading"/>
    <w:basedOn w:val="Heading1"/>
    <w:next w:val="Normal"/>
    <w:uiPriority w:val="39"/>
    <w:unhideWhenUsed/>
    <w:qFormat/>
    <w:rsid w:val="00092A94"/>
    <w:pPr>
      <w:keepNext/>
      <w:keepLines/>
      <w:spacing w:before="480"/>
      <w:ind w:left="0" w:right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092A94"/>
    <w:rPr>
      <w:rFonts w:ascii="Times New Roman" w:eastAsia="Times New Roman" w:hAnsi="Times New Roman" w:cs="Times New Roman"/>
      <w:lang w:val="id"/>
    </w:rPr>
  </w:style>
  <w:style w:type="character" w:styleId="Hyperlink">
    <w:name w:val="Hyperlink"/>
    <w:basedOn w:val="DefaultParagraphFont"/>
    <w:uiPriority w:val="99"/>
    <w:unhideWhenUsed/>
    <w:rsid w:val="00092A94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092A94"/>
    <w:pPr>
      <w:widowControl/>
      <w:autoSpaceDE/>
      <w:autoSpaceDN/>
      <w:spacing w:line="259" w:lineRule="auto"/>
    </w:pPr>
    <w:rPr>
      <w:rFonts w:eastAsiaTheme="minorHAnsi" w:cstheme="minorBidi"/>
      <w:sz w:val="24"/>
      <w:lang w:val="en-ID"/>
    </w:rPr>
  </w:style>
  <w:style w:type="character" w:customStyle="1" w:styleId="hgkelc">
    <w:name w:val="hgkelc"/>
    <w:basedOn w:val="DefaultParagraphFont"/>
    <w:rsid w:val="003F045E"/>
  </w:style>
  <w:style w:type="character" w:styleId="Emphasis">
    <w:name w:val="Emphasis"/>
    <w:basedOn w:val="DefaultParagraphFont"/>
    <w:uiPriority w:val="20"/>
    <w:qFormat/>
    <w:rsid w:val="003F045E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ED68A0"/>
    <w:pPr>
      <w:widowControl/>
      <w:autoSpaceDE/>
      <w:autoSpaceDN/>
      <w:spacing w:after="200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en-ID"/>
    </w:rPr>
  </w:style>
  <w:style w:type="table" w:styleId="TableGrid">
    <w:name w:val="Table Grid"/>
    <w:basedOn w:val="TableNormal"/>
    <w:uiPriority w:val="59"/>
    <w:rsid w:val="009D5082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9528CE"/>
    <w:rPr>
      <w:rFonts w:asciiTheme="majorHAnsi" w:eastAsiaTheme="majorEastAsia" w:hAnsiTheme="majorHAnsi" w:cstheme="majorBidi"/>
      <w:b/>
      <w:bCs/>
      <w:i/>
      <w:iCs/>
      <w:color w:val="4F81BD" w:themeColor="accent1"/>
      <w:lang w:val="id"/>
    </w:rPr>
  </w:style>
  <w:style w:type="character" w:customStyle="1" w:styleId="sw">
    <w:name w:val="sw"/>
    <w:basedOn w:val="DefaultParagraphFont"/>
    <w:rsid w:val="009528CE"/>
  </w:style>
  <w:style w:type="paragraph" w:styleId="NormalWeb">
    <w:name w:val="Normal (Web)"/>
    <w:basedOn w:val="Normal"/>
    <w:uiPriority w:val="99"/>
    <w:semiHidden/>
    <w:unhideWhenUsed/>
    <w:rsid w:val="009528CE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ID" w:eastAsia="en-ID"/>
    </w:rPr>
  </w:style>
  <w:style w:type="paragraph" w:styleId="Bibliography">
    <w:name w:val="Bibliography"/>
    <w:basedOn w:val="Normal"/>
    <w:next w:val="Normal"/>
    <w:uiPriority w:val="37"/>
    <w:unhideWhenUsed/>
    <w:rsid w:val="009528CE"/>
    <w:pPr>
      <w:widowControl/>
      <w:autoSpaceDE/>
      <w:autoSpaceDN/>
      <w:spacing w:after="160" w:line="259" w:lineRule="auto"/>
    </w:pPr>
    <w:rPr>
      <w:rFonts w:asciiTheme="minorHAnsi" w:eastAsiaTheme="minorHAnsi" w:hAnsiTheme="minorHAnsi" w:cstheme="minorBidi"/>
      <w:lang w:val="en-ID"/>
    </w:rPr>
  </w:style>
  <w:style w:type="character" w:styleId="CommentReference">
    <w:name w:val="annotation reference"/>
    <w:basedOn w:val="DefaultParagraphFont"/>
    <w:uiPriority w:val="99"/>
    <w:semiHidden/>
    <w:unhideWhenUsed/>
    <w:rsid w:val="009528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28CE"/>
    <w:pPr>
      <w:widowControl/>
      <w:autoSpaceDE/>
      <w:autoSpaceDN/>
      <w:spacing w:after="160"/>
    </w:pPr>
    <w:rPr>
      <w:rFonts w:asciiTheme="minorHAnsi" w:eastAsiaTheme="minorHAnsi" w:hAnsiTheme="minorHAnsi" w:cstheme="minorBidi"/>
      <w:sz w:val="20"/>
      <w:szCs w:val="20"/>
      <w:lang w:val="en-ID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28CE"/>
    <w:rPr>
      <w:sz w:val="20"/>
      <w:szCs w:val="20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28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28CE"/>
    <w:rPr>
      <w:b/>
      <w:bCs/>
      <w:sz w:val="20"/>
      <w:szCs w:val="20"/>
      <w:lang w:val="en-ID"/>
    </w:rPr>
  </w:style>
  <w:style w:type="character" w:styleId="PlaceholderText">
    <w:name w:val="Placeholder Text"/>
    <w:basedOn w:val="DefaultParagraphFont"/>
    <w:uiPriority w:val="99"/>
    <w:semiHidden/>
    <w:rsid w:val="009528CE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9528CE"/>
    <w:pPr>
      <w:widowControl/>
      <w:autoSpaceDE/>
      <w:autoSpaceDN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D"/>
    </w:rPr>
  </w:style>
  <w:style w:type="character" w:customStyle="1" w:styleId="TitleChar">
    <w:name w:val="Title Char"/>
    <w:basedOn w:val="DefaultParagraphFont"/>
    <w:link w:val="Title"/>
    <w:uiPriority w:val="10"/>
    <w:rsid w:val="009528CE"/>
    <w:rPr>
      <w:rFonts w:asciiTheme="majorHAnsi" w:eastAsiaTheme="majorEastAsia" w:hAnsiTheme="majorHAnsi" w:cstheme="majorBidi"/>
      <w:spacing w:val="-10"/>
      <w:kern w:val="28"/>
      <w:sz w:val="56"/>
      <w:szCs w:val="56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header" Target="header6.xml"/><Relationship Id="rId26" Type="http://schemas.openxmlformats.org/officeDocument/2006/relationships/image" Target="media/image10.jpeg"/><Relationship Id="rId39" Type="http://schemas.openxmlformats.org/officeDocument/2006/relationships/image" Target="media/image23.jpeg"/><Relationship Id="rId3" Type="http://schemas.openxmlformats.org/officeDocument/2006/relationships/styles" Target="styles.xml"/><Relationship Id="rId21" Type="http://schemas.openxmlformats.org/officeDocument/2006/relationships/image" Target="media/image5.emf"/><Relationship Id="rId34" Type="http://schemas.openxmlformats.org/officeDocument/2006/relationships/image" Target="media/image18.jpeg"/><Relationship Id="rId42" Type="http://schemas.microsoft.com/office/2007/relationships/hdphoto" Target="media/hdphoto1.wdp"/><Relationship Id="rId47" Type="http://schemas.openxmlformats.org/officeDocument/2006/relationships/header" Target="header8.xml"/><Relationship Id="rId50" Type="http://schemas.openxmlformats.org/officeDocument/2006/relationships/header" Target="header9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header" Target="header5.xml"/><Relationship Id="rId25" Type="http://schemas.openxmlformats.org/officeDocument/2006/relationships/image" Target="media/image9.emf"/><Relationship Id="rId33" Type="http://schemas.openxmlformats.org/officeDocument/2006/relationships/image" Target="media/image17.jpeg"/><Relationship Id="rId38" Type="http://schemas.openxmlformats.org/officeDocument/2006/relationships/image" Target="media/image22.jpeg"/><Relationship Id="rId46" Type="http://schemas.openxmlformats.org/officeDocument/2006/relationships/header" Target="header7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image" Target="media/image4.emf"/><Relationship Id="rId29" Type="http://schemas.openxmlformats.org/officeDocument/2006/relationships/image" Target="media/image13.jpeg"/><Relationship Id="rId41" Type="http://schemas.openxmlformats.org/officeDocument/2006/relationships/image" Target="media/image25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8.emf"/><Relationship Id="rId32" Type="http://schemas.openxmlformats.org/officeDocument/2006/relationships/image" Target="media/image16.jpeg"/><Relationship Id="rId37" Type="http://schemas.openxmlformats.org/officeDocument/2006/relationships/image" Target="media/image21.jpeg"/><Relationship Id="rId40" Type="http://schemas.openxmlformats.org/officeDocument/2006/relationships/image" Target="media/image24.jpeg"/><Relationship Id="rId45" Type="http://schemas.openxmlformats.org/officeDocument/2006/relationships/image" Target="media/image28.jpe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3.emf"/><Relationship Id="rId23" Type="http://schemas.openxmlformats.org/officeDocument/2006/relationships/image" Target="media/image7.emf"/><Relationship Id="rId28" Type="http://schemas.openxmlformats.org/officeDocument/2006/relationships/image" Target="media/image12.jpg"/><Relationship Id="rId36" Type="http://schemas.openxmlformats.org/officeDocument/2006/relationships/image" Target="media/image20.jpeg"/><Relationship Id="rId49" Type="http://schemas.openxmlformats.org/officeDocument/2006/relationships/footer" Target="footer6.xml"/><Relationship Id="rId10" Type="http://schemas.openxmlformats.org/officeDocument/2006/relationships/footer" Target="footer1.xml"/><Relationship Id="rId19" Type="http://schemas.openxmlformats.org/officeDocument/2006/relationships/footer" Target="footer4.xml"/><Relationship Id="rId31" Type="http://schemas.openxmlformats.org/officeDocument/2006/relationships/image" Target="media/image15.jpeg"/><Relationship Id="rId44" Type="http://schemas.openxmlformats.org/officeDocument/2006/relationships/image" Target="media/image27.jpe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emf"/><Relationship Id="rId22" Type="http://schemas.openxmlformats.org/officeDocument/2006/relationships/image" Target="media/image6.emf"/><Relationship Id="rId27" Type="http://schemas.openxmlformats.org/officeDocument/2006/relationships/image" Target="media/image11.jpeg"/><Relationship Id="rId30" Type="http://schemas.openxmlformats.org/officeDocument/2006/relationships/image" Target="media/image14.jpg"/><Relationship Id="rId35" Type="http://schemas.openxmlformats.org/officeDocument/2006/relationships/image" Target="media/image19.jpeg"/><Relationship Id="rId43" Type="http://schemas.openxmlformats.org/officeDocument/2006/relationships/image" Target="media/image26.jpeg"/><Relationship Id="rId48" Type="http://schemas.openxmlformats.org/officeDocument/2006/relationships/footer" Target="footer5.xml"/><Relationship Id="rId8" Type="http://schemas.openxmlformats.org/officeDocument/2006/relationships/header" Target="header1.xml"/><Relationship Id="rId51" Type="http://schemas.openxmlformats.org/officeDocument/2006/relationships/footer" Target="footer7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>
  <b:Source>
    <b:Tag>Dar12</b:Tag>
    <b:SourceType>Book</b:SourceType>
    <b:Guid>{1F45E706-D036-407B-B274-A0C7C0A99B49}</b:Guid>
    <b:Author>
      <b:Author>
        <b:NameList>
          <b:Person>
            <b:Last>Darmiany</b:Last>
          </b:Person>
        </b:NameList>
      </b:Author>
    </b:Author>
    <b:Title>Self Regulated Learning (SRL) Riset dan Aplikasi</b:Title>
    <b:Year>2012</b:Year>
    <b:City>Lombok Barat NTB</b:City>
    <b:Publisher>Penerbit Arga Puji Press</b:Publisher>
    <b:RefOrder>1</b:RefOrder>
  </b:Source>
</b:Sources>
</file>

<file path=customXml/itemProps1.xml><?xml version="1.0" encoding="utf-8"?>
<ds:datastoreItem xmlns:ds="http://schemas.openxmlformats.org/officeDocument/2006/customXml" ds:itemID="{8B2B4732-91E9-4BC2-9DC6-C8D0CDF60A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8</Pages>
  <Words>4088</Words>
  <Characters>23305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05T07:52:00Z</dcterms:created>
  <dcterms:modified xsi:type="dcterms:W3CDTF">2026-01-05T07:52:00Z</dcterms:modified>
</cp:coreProperties>
</file>